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521970" w:rsidRDefault="00521970">
                            <w:pPr>
                              <w:pStyle w:val="Frontpagetext"/>
                              <w:rPr>
                                <w:sz w:val="28"/>
                                <w:szCs w:val="28"/>
                              </w:rPr>
                            </w:pPr>
                            <w:r>
                              <w:rPr>
                                <w:sz w:val="28"/>
                                <w:szCs w:val="28"/>
                              </w:rPr>
                              <w:t xml:space="preserve">Institutionen för data- </w:t>
                            </w:r>
                            <w:r>
                              <w:rPr>
                                <w:sz w:val="28"/>
                                <w:szCs w:val="28"/>
                              </w:rPr>
                              <w:br/>
                              <w:t>och systemvetenskap</w:t>
                            </w:r>
                          </w:p>
                          <w:p w14:paraId="0DD0DA7D" w14:textId="77777777" w:rsidR="00521970" w:rsidRDefault="00521970">
                            <w:pPr>
                              <w:pStyle w:val="TextBox"/>
                            </w:pPr>
                            <w:r>
                              <w:t xml:space="preserve">Examensarbete 15 </w:t>
                            </w:r>
                            <w:proofErr w:type="spellStart"/>
                            <w:r>
                              <w:t>hp</w:t>
                            </w:r>
                            <w:proofErr w:type="spellEnd"/>
                          </w:p>
                          <w:p w14:paraId="205AAAC7" w14:textId="77777777" w:rsidR="00521970" w:rsidRDefault="00521970">
                            <w:pPr>
                              <w:pStyle w:val="TextBox"/>
                            </w:pPr>
                            <w:r>
                              <w:t>Data- och systemvetenskap</w:t>
                            </w:r>
                          </w:p>
                          <w:p w14:paraId="51566511" w14:textId="77777777" w:rsidR="00521970" w:rsidRDefault="00521970">
                            <w:pPr>
                              <w:pStyle w:val="Textruta"/>
                            </w:pPr>
                            <w:r>
                              <w:t xml:space="preserve">Kurs- eller utbildningsprogram (180 </w:t>
                            </w:r>
                            <w:proofErr w:type="spellStart"/>
                            <w:r>
                              <w:t>hp</w:t>
                            </w:r>
                            <w:proofErr w:type="spellEnd"/>
                            <w:r>
                              <w:t xml:space="preserve">) </w:t>
                            </w:r>
                          </w:p>
                          <w:p w14:paraId="7A700FAB" w14:textId="05793D08" w:rsidR="00521970" w:rsidRDefault="00521970">
                            <w:pPr>
                              <w:pStyle w:val="Textruta"/>
                            </w:pPr>
                            <w:r>
                              <w:t>Höstterminen 2018</w:t>
                            </w:r>
                          </w:p>
                          <w:p w14:paraId="381612CD" w14:textId="77777777" w:rsidR="00521970" w:rsidRDefault="00521970">
                            <w:pPr>
                              <w:pStyle w:val="Textruta"/>
                            </w:pPr>
                            <w:r>
                              <w:t>Handledare: Robert Ramberg</w:t>
                            </w:r>
                          </w:p>
                          <w:p w14:paraId="41DC09BB" w14:textId="65C456F9" w:rsidR="00521970" w:rsidRDefault="00521970">
                            <w:pPr>
                              <w:pStyle w:val="Textruta"/>
                            </w:pPr>
                            <w:r>
                              <w:t xml:space="preserve">Granskare: </w:t>
                            </w:r>
                          </w:p>
                          <w:p w14:paraId="316E1ACF" w14:textId="77777777" w:rsidR="00521970" w:rsidRDefault="00521970">
                            <w:pPr>
                              <w:pStyle w:val="Textruta"/>
                              <w:rPr>
                                <w:lang w:val="en-US"/>
                              </w:rPr>
                            </w:pPr>
                            <w:r>
                              <w:rPr>
                                <w:lang w:val="en-US"/>
                              </w:rPr>
                              <w:t>English title: Evaluation of pedagogical models as a platform for the refinement of courses at the e-learning company Grade</w:t>
                            </w:r>
                          </w:p>
                          <w:p w14:paraId="680742CD" w14:textId="77777777" w:rsidR="00521970" w:rsidRDefault="00521970">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F0251" w:rsidRDefault="000F0251">
                      <w:pPr>
                        <w:pStyle w:val="Frontpagetext"/>
                        <w:rPr>
                          <w:sz w:val="28"/>
                          <w:szCs w:val="28"/>
                        </w:rPr>
                      </w:pPr>
                      <w:r>
                        <w:rPr>
                          <w:sz w:val="28"/>
                          <w:szCs w:val="28"/>
                        </w:rPr>
                        <w:t xml:space="preserve">Institutionen för data- </w:t>
                      </w:r>
                      <w:r>
                        <w:rPr>
                          <w:sz w:val="28"/>
                          <w:szCs w:val="28"/>
                        </w:rPr>
                        <w:br/>
                        <w:t>och systemvetenskap</w:t>
                      </w:r>
                    </w:p>
                    <w:p w14:paraId="0DD0DA7D" w14:textId="77777777" w:rsidR="000F0251" w:rsidRDefault="000F0251">
                      <w:pPr>
                        <w:pStyle w:val="TextBox"/>
                      </w:pPr>
                      <w:r>
                        <w:t xml:space="preserve">Examensarbete 15 </w:t>
                      </w:r>
                      <w:proofErr w:type="spellStart"/>
                      <w:r>
                        <w:t>hp</w:t>
                      </w:r>
                      <w:proofErr w:type="spellEnd"/>
                    </w:p>
                    <w:p w14:paraId="205AAAC7" w14:textId="77777777" w:rsidR="000F0251" w:rsidRDefault="000F0251">
                      <w:pPr>
                        <w:pStyle w:val="TextBox"/>
                      </w:pPr>
                      <w:r>
                        <w:t>Data- och systemvetenskap</w:t>
                      </w:r>
                    </w:p>
                    <w:p w14:paraId="51566511" w14:textId="77777777" w:rsidR="000F0251" w:rsidRDefault="000F0251">
                      <w:pPr>
                        <w:pStyle w:val="Textruta"/>
                      </w:pPr>
                      <w:r>
                        <w:t xml:space="preserve">Kurs- eller utbildningsprogram (180 </w:t>
                      </w:r>
                      <w:proofErr w:type="spellStart"/>
                      <w:r>
                        <w:t>hp</w:t>
                      </w:r>
                      <w:proofErr w:type="spellEnd"/>
                      <w:r>
                        <w:t xml:space="preserve">) </w:t>
                      </w:r>
                    </w:p>
                    <w:p w14:paraId="7A700FAB" w14:textId="05793D08" w:rsidR="000F0251" w:rsidRDefault="000F0251">
                      <w:pPr>
                        <w:pStyle w:val="Textruta"/>
                      </w:pPr>
                      <w:r>
                        <w:t>Höstterminen 2018</w:t>
                      </w:r>
                    </w:p>
                    <w:p w14:paraId="381612CD" w14:textId="77777777" w:rsidR="000F0251" w:rsidRDefault="000F0251">
                      <w:pPr>
                        <w:pStyle w:val="Textruta"/>
                      </w:pPr>
                      <w:r>
                        <w:t>Handledare: Robert Ramberg</w:t>
                      </w:r>
                    </w:p>
                    <w:p w14:paraId="41DC09BB" w14:textId="65C456F9" w:rsidR="000F0251" w:rsidRDefault="000F0251">
                      <w:pPr>
                        <w:pStyle w:val="Textruta"/>
                      </w:pPr>
                      <w:r>
                        <w:t xml:space="preserve">Granskare: </w:t>
                      </w:r>
                    </w:p>
                    <w:p w14:paraId="316E1ACF" w14:textId="77777777" w:rsidR="000F0251" w:rsidRDefault="000F0251">
                      <w:pPr>
                        <w:pStyle w:val="Textruta"/>
                        <w:rPr>
                          <w:lang w:val="en-US"/>
                        </w:rPr>
                      </w:pPr>
                      <w:r>
                        <w:rPr>
                          <w:lang w:val="en-US"/>
                        </w:rPr>
                        <w:t>English title: Evaluation of pedagogical models as a platform for the refinement of courses at the e-learning company Grade</w:t>
                      </w:r>
                    </w:p>
                    <w:p w14:paraId="680742CD" w14:textId="77777777" w:rsidR="000F0251" w:rsidRDefault="000F0251">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F0323">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F0323">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F0323">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F0323">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F0323">
        <w:rPr>
          <w:noProof/>
        </w:rPr>
        <w:t>11</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F0323">
        <w:rPr>
          <w:noProof/>
        </w:rPr>
        <w:t>14</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F0323">
        <w:rPr>
          <w:noProof/>
        </w:rPr>
        <w:t>14</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F0323">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45599B24" w14:textId="07858FFB" w:rsidR="00C77B2D" w:rsidRDefault="00791D4B" w:rsidP="00CA1731">
      <w:pPr>
        <w:spacing w:line="480" w:lineRule="auto"/>
        <w:jc w:val="both"/>
      </w:pPr>
      <w:r>
        <w:t>Företaget 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265FDF">
        <w:t xml:space="preserve"> kurser i över 20 år. Fast Grade 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9411BD">
        <w:t xml:space="preserve"> i E-lärande företagens</w:t>
      </w:r>
      <w:r w:rsidR="00C27B26">
        <w:t xml:space="preserve"> kurser, </w:t>
      </w:r>
      <w:r w:rsidR="00035BFB">
        <w:t>ökad struktur i</w:t>
      </w:r>
      <w:r w:rsidR="009411BD">
        <w:t xml:space="preserve"> kursinnehållet, </w:t>
      </w:r>
      <w:r w:rsidR="00C27B26">
        <w:t xml:space="preserve">och </w:t>
      </w:r>
      <w:r w:rsidR="00035BFB">
        <w:t>möjlighet att</w:t>
      </w:r>
      <w:r w:rsidR="00815EFC">
        <w:t xml:space="preserve"> kunna </w:t>
      </w:r>
      <w:r w:rsidR="00A04460">
        <w:t>följa</w:t>
      </w:r>
      <w:r w:rsidR="00815EFC">
        <w:t xml:space="preserve"> hur pedagogiken tillhandahålls i kurser. </w:t>
      </w:r>
      <w:r w:rsidR="009411BD">
        <w:t>E-lärande</w:t>
      </w:r>
      <w:r w:rsidR="00265FDF">
        <w:t xml:space="preserve"> företag som inte utgår från en </w:t>
      </w:r>
      <w:r w:rsidR="004B2F3D">
        <w:t xml:space="preserve">pedagogisk modell har visat </w:t>
      </w:r>
      <w:r w:rsidR="00036B5F">
        <w:t>sig att</w:t>
      </w:r>
      <w:r w:rsidR="004B2F3D">
        <w:t xml:space="preserve"> ofta ha</w:t>
      </w:r>
      <w:r w:rsidR="00265FDF">
        <w:t xml:space="preserve"> brister i </w:t>
      </w:r>
      <w:r w:rsidR="009411BD">
        <w:t xml:space="preserve">lärandestrategier, kursinnehållet, </w:t>
      </w:r>
      <w:r w:rsidR="00036B5F">
        <w:t>delkursens tid och takt</w:t>
      </w:r>
      <w:r w:rsidR="009411BD">
        <w:t xml:space="preserve">, gränssnittdesignen, och </w:t>
      </w:r>
      <w:r w:rsidR="00036B5F">
        <w:t>uppnåendet av nöjaktigt student 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265FDF">
        <w:t xml:space="preserve">I </w:t>
      </w:r>
      <w:r w:rsidR="000033C8">
        <w:t xml:space="preserve">denna studie utnyttjar vi </w:t>
      </w:r>
      <w:r w:rsidR="009411BD">
        <w:t xml:space="preserve">en </w:t>
      </w:r>
      <w:r w:rsidR="000033C8">
        <w:t xml:space="preserve">intervju </w:t>
      </w:r>
      <w:r w:rsidR="00265FDF">
        <w:t xml:space="preserve">med Grades pedagogisk </w:t>
      </w:r>
      <w:r w:rsidR="000033C8">
        <w:t>ansvarig</w:t>
      </w:r>
      <w:r w:rsidR="002125BE">
        <w:t xml:space="preserve"> för att undersöka</w:t>
      </w:r>
      <w:r w:rsidR="00265FDF">
        <w:t xml:space="preserve"> pedagogiska modeller som </w:t>
      </w:r>
      <w:r w:rsidR="00D6155F">
        <w:t>lämpar sig</w:t>
      </w:r>
      <w:r w:rsidR="00265FDF">
        <w:t xml:space="preserve"> i Grades nuvarande </w:t>
      </w:r>
      <w:r w:rsidR="000033C8">
        <w:t>pedagogisk</w:t>
      </w:r>
      <w:r w:rsidR="009411BD">
        <w:t>a</w:t>
      </w:r>
      <w:r w:rsidR="00265FDF">
        <w:t xml:space="preserve"> ramverk och kundbas</w:t>
      </w:r>
      <w:r>
        <w:t>,</w:t>
      </w:r>
      <w:r w:rsidR="00265FDF">
        <w:t xml:space="preserve"> och som skulle kunna </w:t>
      </w:r>
      <w:r w:rsidR="00712B8D">
        <w:t>i framtiden</w:t>
      </w:r>
      <w:r w:rsidR="009411BD">
        <w:t xml:space="preserve"> bli implementerat i</w:t>
      </w:r>
      <w:r w:rsidR="00265FDF">
        <w:t xml:space="preserve"> Grade. Vi evaluera </w:t>
      </w:r>
      <w:r w:rsidR="009411BD">
        <w:t xml:space="preserve">också </w:t>
      </w:r>
      <w:r w:rsidR="00265FDF">
        <w:t xml:space="preserve">fyra av Grades tidigare kurser enligt en </w:t>
      </w:r>
      <w:r w:rsidR="000033C8">
        <w:t>pedagogisk</w:t>
      </w:r>
      <w:r w:rsidR="009411BD">
        <w:t xml:space="preserve"> modell</w:t>
      </w:r>
      <w:r>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265FDF">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 xml:space="preserve">erspektivet som inkluderar Direkt Instruktions Modellen passar bäst </w:t>
      </w:r>
      <w:r w:rsidR="000033C8">
        <w:t>med Grades nuvarande pedagogisk</w:t>
      </w:r>
      <w:r w:rsidR="00D6155F">
        <w:t xml:space="preserve"> ansats. Evaluering av fyra av Grades tidigare kurser enligt mallen för Direkt Instruktions Modellen betecknar Grades starkt kunnighet av att </w:t>
      </w:r>
      <w:r w:rsidR="007466FA">
        <w:t xml:space="preserve">presentera kurser </w:t>
      </w:r>
      <w:r w:rsidR="00D6155F">
        <w:t>men också tyder på svagheter i</w:t>
      </w:r>
      <w:r w:rsidR="007466FA">
        <w:t xml:space="preserve"> andra </w:t>
      </w:r>
      <w:r w:rsidR="008B04F7">
        <w:t>modellelement</w:t>
      </w:r>
      <w:r w:rsidR="007466FA">
        <w:t>.</w:t>
      </w:r>
      <w:r w:rsidR="008B04F7">
        <w:t xml:space="preserve"> </w:t>
      </w:r>
      <w:r w:rsidR="000033C8">
        <w:t>Sammanfattningsvis</w:t>
      </w:r>
      <w:r w:rsidR="00E0678A">
        <w:t xml:space="preserve"> ger resultatet en logisk utgångspunkt för vidare undersökningar kring </w:t>
      </w:r>
      <w:r w:rsidR="0081570D">
        <w:t>anpassande pedagogiska modeller hos Grade och 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5BB8FF23" w14:textId="7BC8639D" w:rsidR="00D45847" w:rsidRDefault="00850895" w:rsidP="00CA1731">
      <w:pPr>
        <w:spacing w:line="480" w:lineRule="auto"/>
        <w:jc w:val="both"/>
      </w:pPr>
      <w:r>
        <w:t>I organisationer idag arbetas det långsiktigt med utbildningsstrategier och kompetensutveckling för medarbetare och organisationen som helhet men traditionella lärarledda utbildning</w:t>
      </w:r>
      <w:r w:rsidR="00A66750">
        <w:t>ar är tidsmässigt</w:t>
      </w:r>
      <w:r>
        <w:t xml:space="preserve"> kostsamma, dyrbar</w:t>
      </w:r>
      <w:r w:rsidR="00A66750">
        <w:t>a</w:t>
      </w:r>
      <w:r>
        <w:t xml:space="preserve">, och utgör en utökad belastning eftersom studenten ska vara fysiskt närvarande. Redan 1840 </w:t>
      </w:r>
      <w:r w:rsidR="00A66750">
        <w:t xml:space="preserve">fanns det </w:t>
      </w:r>
      <w:r>
        <w:t xml:space="preserve">en form av distans lärande </w:t>
      </w:r>
      <w:r w:rsidR="00CE004E">
        <w:t xml:space="preserve">som </w:t>
      </w:r>
      <w:r>
        <w:t>utnyttjades av Issac Pitman som lärde studenter stenografi, en typ av symboliskt skrivande, genom brevväxling (</w:t>
      </w:r>
      <w:proofErr w:type="spellStart"/>
      <w:r>
        <w:t>Bower</w:t>
      </w:r>
      <w:proofErr w:type="spellEnd"/>
      <w:r>
        <w:t xml:space="preserve"> and Hardy, 2004). Under det senaste 20 åren har </w:t>
      </w:r>
      <w:r w:rsidR="00D44F9D">
        <w:t>distans</w:t>
      </w:r>
      <w:r>
        <w:t xml:space="preserve">utbildningar effektiviseras med elektroniskt lärande (e-lärand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t>online-kommunikati</w:t>
      </w:r>
      <w:r w:rsidR="00A74157">
        <w:t>on.</w:t>
      </w:r>
      <w:r>
        <w:t xml:space="preserve"> Fördelarna med e-lärande jämfört med </w:t>
      </w:r>
      <w:r w:rsidR="000A3642">
        <w:t>traditionell undervisning</w:t>
      </w:r>
      <w:r>
        <w:t xml:space="preserve"> är att studenten kan studera i egen takt, lärande</w:t>
      </w:r>
      <w:r w:rsidR="00960F14">
        <w:t>t blir mer interaktivt, och</w:t>
      </w:r>
      <w:r w:rsidR="00F36D89">
        <w:t xml:space="preserve"> e</w:t>
      </w:r>
      <w:r w:rsidR="002B2E86">
        <w:t>-lärandet skapar ett</w:t>
      </w:r>
      <w:r w:rsidR="00960F14">
        <w:t xml:space="preserve"> </w:t>
      </w:r>
      <w:r w:rsidR="00A17D89">
        <w:t xml:space="preserve">tidsbesparande </w:t>
      </w:r>
      <w:r w:rsidR="00652AE0">
        <w:t xml:space="preserve">för studenten </w:t>
      </w:r>
      <w:r w:rsidR="00A17D89">
        <w:t xml:space="preserve">upp till </w:t>
      </w:r>
      <w:r w:rsidR="0080525B">
        <w:t>60 %</w:t>
      </w:r>
      <w:r w:rsidR="00E2103E">
        <w:t xml:space="preserve"> </w:t>
      </w:r>
      <w:r w:rsidR="00E2103E">
        <w:fldChar w:fldCharType="begin"/>
      </w:r>
      <w:r w:rsidR="00E72EF5">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med en ökning på 6 %</w:t>
      </w:r>
      <w:r>
        <w:t xml:space="preserve"> jämfört med omsättningen 2014 </w:t>
      </w:r>
      <w:r w:rsidR="00322DBF">
        <w:fldChar w:fldCharType="begin"/>
      </w:r>
      <w:r w:rsidR="00322DBF">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http://www.triglyf.se/branschanalys/branschanalys-e-learning-sverige-2015/","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322DBF">
        <w:t xml:space="preserve"> </w:t>
      </w:r>
      <w:r>
        <w:t>och förväntas ytterligare utvecklas under Europeiska Union initiativet ”The eLea</w:t>
      </w:r>
      <w:r w:rsidR="00322DBF">
        <w:t xml:space="preserve">rning Action Plan” </w:t>
      </w:r>
      <w:r w:rsidR="00322DBF">
        <w:fldChar w:fldCharType="begin"/>
      </w:r>
      <w:r w:rsidR="00C67983">
        <w:instrText xml:space="preserve"> ADDIN ZOTERO_ITEM CSL_CITATION {"citationID":"E0XGuKx0","properties":{"formattedCitation":"(COTEC, 2001)","plainCitation":"(COTEC,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http://www.europarl.europa.eu/meetdocs/committees/cult/20020603/sec(2002)236_2_en.pdf","language":"English","author":[{"family":"COTEC","given":""}],"issued":{"date-parts":[["2001"]]},"accessed":{"date-parts":[["2018",10,8]]}}}],"schema":"https://github.com/citation-style-language/schema/raw/master/csl-citation.json"} </w:instrText>
      </w:r>
      <w:r w:rsidR="00322DBF">
        <w:fldChar w:fldCharType="separate"/>
      </w:r>
      <w:r w:rsidR="00322DBF" w:rsidRPr="00E72EF5">
        <w:rPr>
          <w:noProof/>
        </w:rPr>
        <w:t>(COTEC, 2001)</w:t>
      </w:r>
      <w:r w:rsidR="00322DBF">
        <w:fldChar w:fldCharType="end"/>
      </w:r>
      <w:r>
        <w:t xml:space="preserve">. Det är ofta att e-kurser är designade av specialiserade e-lärande företag (ELF) </w:t>
      </w:r>
      <w:r w:rsidR="0080525B">
        <w:t>och</w:t>
      </w:r>
      <w:r>
        <w:t xml:space="preserve"> anställs av </w:t>
      </w:r>
      <w:r w:rsidR="004642EB">
        <w:t xml:space="preserve">e-lärande inköpsföretag (EIF) </w:t>
      </w:r>
      <w:r>
        <w:t>som är</w:t>
      </w:r>
      <w:r w:rsidR="00960F14">
        <w:t xml:space="preserve"> intresserade av</w:t>
      </w:r>
      <w:r>
        <w:t xml:space="preserve"> att utbilda sin personal med </w:t>
      </w:r>
      <w:r w:rsidR="004642EB">
        <w:t xml:space="preserve">hjälp </w:t>
      </w:r>
      <w:r>
        <w:t>av</w:t>
      </w:r>
      <w:r w:rsidR="00960F14">
        <w:t xml:space="preserve"> </w:t>
      </w:r>
      <w:r>
        <w:t>e</w:t>
      </w:r>
      <w:r w:rsidR="00960F14">
        <w:t>-lärande</w:t>
      </w:r>
      <w:r>
        <w:t xml:space="preserve">. Dagens teknik, i form av Learning Management System mm., har gjort att e-lärandet är </w:t>
      </w:r>
      <w:r w:rsidR="00652AE0">
        <w:t>lättare</w:t>
      </w:r>
      <w:r>
        <w:t xml:space="preserve"> att tekniskt hantera och </w:t>
      </w:r>
      <w:r w:rsidR="00652AE0">
        <w:t xml:space="preserve">mycket </w:t>
      </w:r>
      <w:r>
        <w:t xml:space="preserve">fokus hos ELF kan läggas på hur pedagogiken och innehållet ska tillsammans resultera i ett effektivt lärande.  </w:t>
      </w:r>
      <w:r>
        <w:br/>
      </w:r>
    </w:p>
    <w:p w14:paraId="6320D0C2" w14:textId="67BB49FC" w:rsidR="00D45847" w:rsidRPr="007C474C" w:rsidRDefault="00CE004E" w:rsidP="00CA1731">
      <w:pPr>
        <w:spacing w:line="480" w:lineRule="auto"/>
        <w:jc w:val="both"/>
        <w:rPr>
          <w:strike/>
        </w:rPr>
      </w:pPr>
      <w:r>
        <w:t xml:space="preserve">E-kurs </w:t>
      </w:r>
      <w:r w:rsidR="00D37BCF">
        <w:t>utvecklings</w:t>
      </w:r>
      <w:r w:rsidR="00A713D9">
        <w:t xml:space="preserve">processen </w:t>
      </w:r>
      <w:r w:rsidR="004642EB">
        <w:t>sker</w:t>
      </w:r>
      <w:r w:rsidR="000856E3">
        <w:t xml:space="preserve"> oftast</w:t>
      </w:r>
      <w:r w:rsidR="004642EB">
        <w:t xml:space="preserve"> i </w:t>
      </w:r>
      <w:r w:rsidR="000856E3">
        <w:t>flera olika stadier</w:t>
      </w:r>
      <w:r w:rsidR="004642EB">
        <w:t xml:space="preserve"> och </w:t>
      </w:r>
      <w:r w:rsidR="000856E3">
        <w:t xml:space="preserve">kan exempelvis följa den </w:t>
      </w:r>
      <w:r w:rsidR="0061770F">
        <w:t>ned</w:t>
      </w:r>
      <w:r w:rsidR="00B06ECC">
        <w:t>an</w:t>
      </w:r>
      <w:r w:rsidR="0061770F">
        <w:t>stående</w:t>
      </w:r>
      <w:r w:rsidR="000856E3">
        <w:t xml:space="preserve"> </w:t>
      </w:r>
      <w:r w:rsidR="00B06ECC">
        <w:t>formen</w:t>
      </w:r>
      <w:r w:rsidR="000856E3">
        <w:t xml:space="preserve">. Designprocessen </w:t>
      </w:r>
      <w:r w:rsidR="00B06ECC">
        <w:t xml:space="preserve">börjar </w:t>
      </w:r>
      <w:r w:rsidR="000856E3">
        <w:t xml:space="preserve">vanligen </w:t>
      </w:r>
      <w:r w:rsidR="004642EB">
        <w:t>med</w:t>
      </w:r>
      <w:r w:rsidR="00640B24">
        <w:t xml:space="preserve"> att få en förståelse för EIF</w:t>
      </w:r>
      <w:r w:rsidR="00C51B02">
        <w:t>’</w:t>
      </w:r>
      <w:r w:rsidR="00305460">
        <w:t>s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material. Sedan</w:t>
      </w:r>
      <w:r w:rsidR="00840367">
        <w:t xml:space="preserve"> formuleras </w:t>
      </w:r>
      <w:r w:rsidR="00D43E6B">
        <w:t xml:space="preserve">ett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rsidR="00D37BCF">
        <w:t xml:space="preserve">kursaspekter som </w:t>
      </w:r>
      <w:r w:rsidR="005E7AB1">
        <w:t>t</w:t>
      </w:r>
      <w:r w:rsidR="00AC7B85">
        <w:t>ill exempel</w:t>
      </w:r>
      <w:r w:rsidR="005E7AB1">
        <w:t xml:space="preserve"> </w:t>
      </w:r>
      <w:r w:rsidR="00D37BCF">
        <w:t>sekvens av informationsflöde,</w:t>
      </w:r>
      <w:r w:rsidR="0061770F">
        <w:t xml:space="preserve"> </w:t>
      </w:r>
      <w:r w:rsidR="005E7AB1">
        <w:t>tex</w:t>
      </w:r>
      <w:r w:rsidR="001E3C88">
        <w:t>t-, visuella-, och audioelement</w:t>
      </w:r>
      <w:r w:rsidR="0061770F">
        <w:t xml:space="preserve">, </w:t>
      </w:r>
      <w:r w:rsidR="005E7AB1">
        <w:t xml:space="preserve">och inlärningsmål. </w:t>
      </w:r>
      <w:r w:rsidR="00840367">
        <w:t xml:space="preserve">Konceptet måste också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 modell</w:t>
      </w:r>
      <w:r w:rsidR="00840367">
        <w:t xml:space="preserve">. </w:t>
      </w:r>
      <w:r w:rsidR="006B0EE1">
        <w:t>E-kursens koncept</w:t>
      </w:r>
      <w:r w:rsidR="00DB4ED3">
        <w:t xml:space="preserve"> oftast</w:t>
      </w:r>
      <w:r w:rsidR="0009439E">
        <w:t xml:space="preserve"> </w:t>
      </w:r>
      <w:r w:rsidR="00850895">
        <w:t>bearbetas</w:t>
      </w:r>
      <w:r w:rsidR="0009439E">
        <w:t xml:space="preserve"> iterativt</w:t>
      </w:r>
      <w:r w:rsidR="00850895">
        <w:t xml:space="preserve"> </w:t>
      </w:r>
      <w:r w:rsidR="00DB4ED3">
        <w:t>med flera</w:t>
      </w:r>
      <w:r w:rsidR="00C51B02">
        <w:t xml:space="preserve"> rundo</w:t>
      </w:r>
      <w:r w:rsidR="00DB4ED3">
        <w:t>r av utveckling och recension tillsa</w:t>
      </w:r>
      <w:r w:rsidR="007C474C">
        <w:t>mmans med andra hos ELF och utsa</w:t>
      </w:r>
      <w:r w:rsidR="00DB4ED3">
        <w:t xml:space="preserve">tta personer hos EIF (s.k. </w:t>
      </w:r>
      <w:proofErr w:type="spellStart"/>
      <w:r w:rsidR="00DB4ED3">
        <w:t>Subject</w:t>
      </w:r>
      <w:proofErr w:type="spellEnd"/>
      <w:r w:rsidR="00DB4ED3">
        <w:t xml:space="preserve"> </w:t>
      </w:r>
      <w:proofErr w:type="spellStart"/>
      <w:r w:rsidR="00DB4ED3">
        <w:t>Matter</w:t>
      </w:r>
      <w:proofErr w:type="spellEnd"/>
      <w:r w:rsidR="00DB4ED3">
        <w:t xml:space="preserve"> Expert) innan en prototyp </w:t>
      </w:r>
      <w:r w:rsidR="00DB4ED3">
        <w:lastRenderedPageBreak/>
        <w:t xml:space="preserve">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p>
    <w:p w14:paraId="7CF583A8" w14:textId="77777777" w:rsidR="00D45847" w:rsidRDefault="00D45847" w:rsidP="00CA1731">
      <w:pPr>
        <w:spacing w:line="480" w:lineRule="auto"/>
        <w:jc w:val="both"/>
      </w:pPr>
    </w:p>
    <w:p w14:paraId="59212457" w14:textId="0AD1E96C"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fldChar w:fldCharType="begin"/>
      </w:r>
      <w:r w:rsidR="00C67983">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322DBF">
        <w:fldChar w:fldCharType="separate"/>
      </w:r>
      <w:r w:rsidR="00BA74B1">
        <w:t>(</w:t>
      </w:r>
      <w:r w:rsidR="00C67983" w:rsidRPr="00C67983">
        <w:t>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6725C3">
        <w:t xml:space="preserve"> </w:t>
      </w:r>
      <w:r w:rsidR="00FF1248">
        <w:t xml:space="preserve">med hjälp av att utforma kurser som </w:t>
      </w:r>
      <w:r w:rsidR="00652AE0">
        <w:t xml:space="preserve">använder </w:t>
      </w:r>
      <w:r w:rsidR="00FF1248">
        <w:t>en viss lärometod</w:t>
      </w:r>
      <w:r w:rsidR="004A5707">
        <w:t xml:space="preserve"> för att sedan jämföra inlärning av </w:t>
      </w:r>
      <w:r w:rsidR="00652AE0">
        <w:t xml:space="preserve">dessa </w:t>
      </w:r>
      <w:r w:rsidR="004A5707">
        <w:t>studenter mot en kontrollgrupp. E</w:t>
      </w:r>
      <w:r w:rsidR="00850895">
        <w:t>tt exempel</w:t>
      </w:r>
      <w:r w:rsidR="006725C3">
        <w:t xml:space="preserve"> på en lärometod som har visat sig </w:t>
      </w:r>
      <w:r w:rsidR="007C1638">
        <w:t xml:space="preserve">förbättra minnesåterkallelsen senare i praktiken </w:t>
      </w:r>
      <w:r w:rsidR="00850895">
        <w:t xml:space="preserve">är scenario-baserad e-lärande </w:t>
      </w:r>
      <w:r w:rsidR="006725C3">
        <w:t xml:space="preserve">som </w:t>
      </w:r>
      <w:r w:rsidR="00850895">
        <w:t>sätter studenten in i olika situationer eller händelser för att göra lärandet 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har motiverat studenten till att fortsätta lära sig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pedagogiska modeller som används inom e-lärandet och hjälper ELF att utnyttja sina kunskaper och redskap för att främja meningsfull</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strukturera</w:t>
      </w:r>
      <w:r w:rsidR="00063F85">
        <w:t>r</w:t>
      </w:r>
      <w:r w:rsidR="00850895">
        <w:t xml:space="preserve"> kursinnehållet och </w:t>
      </w:r>
      <w:r w:rsidR="00384E49">
        <w:t xml:space="preserve">bidrar med 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 med pedagogisk bakgrund och har därmed orsakat grova brister i lär</w:t>
      </w:r>
      <w:r w:rsidR="00335B04">
        <w:t xml:space="preserve">andestrategier, kursinnehållet, delkursens tid och takt, gränssnittdesignen, och uppnåendet av nöjaktigt student 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0F3DCC6D" w:rsidR="00CD0280" w:rsidRDefault="009B5FD4" w:rsidP="00CA1731">
      <w:pPr>
        <w:spacing w:line="480" w:lineRule="auto"/>
        <w:jc w:val="both"/>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w:t>
      </w:r>
      <w:r w:rsidR="0062005C">
        <w:t>Associativ, Konstruktivism och S</w:t>
      </w:r>
      <w:r w:rsidR="000413AA">
        <w:t>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w:t>
      </w:r>
      <w:r w:rsidR="000132C0">
        <w:lastRenderedPageBreak/>
        <w:t>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4C23F2">
        <w:t xml:space="preserve">l, i </w:t>
      </w:r>
      <w:r w:rsidR="0062005C">
        <w:t>det A</w:t>
      </w:r>
      <w:r w:rsidR="00850895">
        <w:t xml:space="preserve">ssociativa perspektivet får studenten utföra aktiviteter i form av uppgifter, som </w:t>
      </w:r>
      <w:r w:rsidR="004C23F2">
        <w:t>e.g.</w:t>
      </w:r>
      <w:r w:rsidR="00850895">
        <w:t xml:space="preserve"> läsa ett dokument och svara på t</w:t>
      </w:r>
      <w:r w:rsidR="00147B30">
        <w:t xml:space="preserve">illhörande frågor </w:t>
      </w:r>
      <w:r w:rsidR="00147B30">
        <w:fldChar w:fldCharType="begin"/>
      </w:r>
      <w:r w:rsidR="00C67983">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147B30">
        <w:fldChar w:fldCharType="separate"/>
      </w:r>
      <w:r w:rsidR="004F5AA8">
        <w:t>(</w:t>
      </w:r>
      <w:r w:rsidR="00C67983" w:rsidRPr="00C67983">
        <w:t>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C67983">
        <w:instrText xml:space="preserve"> ADDIN ZOTERO_ITEM CSL_CITATION {"citationID":"cDMcnSK2","properties":{"formattedCitation":"(G. Conole, Dyke, Oliver, &amp; Seale, 2004)","plainCitation":"(G. Conole, Dyke, Oliver, &amp; Seale, 2004)","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C67983">
        <w:rPr>
          <w:rFonts w:ascii="Myriad Pro Cond" w:hAnsi="Myriad Pro Cond" w:cs="Myriad Pro Cond"/>
        </w:rPr>
        <w:instrText>ﬀ</w:instrText>
      </w:r>
      <w:r w:rsidR="00C67983">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Conole, et.al</w:t>
      </w:r>
      <w:r w:rsidR="00CA3AE8">
        <w:rPr>
          <w:noProof/>
        </w:rPr>
        <w:t>.,</w:t>
      </w:r>
      <w:r w:rsidR="004F5AA8">
        <w:rPr>
          <w:noProof/>
        </w:rPr>
        <w:t xml:space="preserve">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C67983">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w:t>
      </w:r>
      <w:r w:rsidR="00F90644">
        <w:t>,</w:t>
      </w:r>
      <w:r w:rsidR="00850895">
        <w:t xml:space="preserve"> och slutsatser</w:t>
      </w:r>
      <w:r w:rsidR="00CF0BE6">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w:t>
      </w:r>
      <w:r w:rsidR="000F0251">
        <w:t>tivet kallas Konstruktivistisk L</w:t>
      </w:r>
      <w:r w:rsidR="00850895">
        <w:t>äromiljö (KL</w:t>
      </w:r>
      <w:r w:rsidR="00413AFC">
        <w:t>M</w:t>
      </w:r>
      <w:r w:rsidR="00850895">
        <w:t>) och baserar sig på att studenten bygger sina egna mentala strukturer när de inte</w:t>
      </w:r>
      <w:r w:rsidR="0091477A">
        <w:t xml:space="preserve">ragerar med en miljö </w:t>
      </w:r>
      <w:r w:rsidR="0091477A">
        <w:fldChar w:fldCharType="begin"/>
      </w:r>
      <w:r w:rsidR="00C67983">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C67983">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http://www.jstor.org/stable/23372788","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4F5AA8">
        <w:t xml:space="preserve">. </w:t>
      </w:r>
      <w:r w:rsidR="00850895">
        <w:t xml:space="preserve">Målet är att förstå hur meningsfullt innehållet är för lärandet </w:t>
      </w:r>
      <w:r w:rsidR="004F6381">
        <w:fldChar w:fldCharType="begin"/>
      </w:r>
      <w:r w:rsidR="00C67983">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http://www.emis.de/proceedings/PME29/PME29RRPapers/PME29Vol2Brodie.pdf","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C67983">
        <w:instrText xml:space="preserve"> ADDIN ZOTERO_ITEM CSL_CITATION {"citationID":"3bWyt5gi","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4" w:name="_Toc391456180"/>
      <w:bookmarkStart w:id="5" w:name="_Toc401327936"/>
    </w:p>
    <w:p w14:paraId="67150650" w14:textId="77777777" w:rsidR="00CD0280" w:rsidRDefault="00CD0280" w:rsidP="00CD0280">
      <w:pPr>
        <w:pStyle w:val="Brdtext"/>
        <w:spacing w:line="480" w:lineRule="auto"/>
        <w:jc w:val="both"/>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4"/>
      <w:bookmarkEnd w:id="5"/>
      <w:r w:rsidRPr="00CA1731">
        <w:rPr>
          <w:rFonts w:cs="Times New Roman"/>
          <w:b/>
          <w:sz w:val="24"/>
          <w:szCs w:val="24"/>
        </w:rPr>
        <w:t xml:space="preserve"> </w:t>
      </w:r>
    </w:p>
    <w:p w14:paraId="3EC0EA8E" w14:textId="25CB1289" w:rsidR="00D45847" w:rsidRPr="003B34BD" w:rsidRDefault="00A2390B" w:rsidP="000B1921">
      <w:pPr>
        <w:spacing w:line="480" w:lineRule="auto"/>
        <w:jc w:val="both"/>
        <w:rPr>
          <w:lang w:eastAsia="sv-SE"/>
        </w:rPr>
      </w:pPr>
      <w: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r w:rsidR="00850895" w:rsidRPr="00713E7C">
        <w:rPr>
          <w:rFonts w:cs="Times New Roman"/>
        </w:rPr>
        <w:t xml:space="preserve">För </w:t>
      </w:r>
      <w:r w:rsidR="00850895" w:rsidRPr="00713E7C">
        <w:rPr>
          <w:rFonts w:cs="Times New Roman"/>
        </w:rPr>
        <w:lastRenderedPageBreak/>
        <w:t xml:space="preserve">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D83AD0" w:rsidRPr="00713E7C">
        <w:rPr>
          <w:rFonts w:cs="Times New Roman"/>
        </w:rPr>
        <w:t xml:space="preserve">utvecklade pedagogisk modell </w:t>
      </w:r>
      <w:r w:rsidR="00116196" w:rsidRPr="00713E7C">
        <w:rPr>
          <w:rFonts w:cs="Times New Roman"/>
        </w:rPr>
        <w:t>och har utvecklats genom att använda v</w:t>
      </w:r>
      <w:r w:rsidR="00D7649D" w:rsidRPr="00713E7C">
        <w:rPr>
          <w:rFonts w:cs="Times New Roman"/>
        </w:rPr>
        <w:t>isa tekniker som till exempel,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w:t>
      </w:r>
      <w:r w:rsidR="001D7AAB">
        <w:rPr>
          <w:rFonts w:cs="Times New Roman"/>
        </w:rPr>
        <w:t>å de pedagogiska perspektiven (Associativ, Konstruktivism och S</w:t>
      </w:r>
      <w:r w:rsidR="00850895" w:rsidRPr="00713E7C">
        <w:rPr>
          <w:rFonts w:cs="Times New Roman"/>
        </w:rPr>
        <w:t>ociokulturellt) som vanligtvis används inom e-lärande. För att utvärdera detta jämförde vi Grades nuvarande pedagogiska strategi med en representativ modell (DIM, KLM, ATM) från vart och ett av de tre pedagogiska perspekti</w:t>
      </w:r>
      <w:r w:rsidR="00FC2E6B">
        <w:rPr>
          <w:rFonts w:cs="Times New Roman"/>
        </w:rPr>
        <w:t>ven. Resultatet visade att det A</w:t>
      </w:r>
      <w:r w:rsidR="00850895" w:rsidRPr="00713E7C">
        <w:rPr>
          <w:rFonts w:cs="Times New Roman"/>
        </w:rPr>
        <w:t>ssociativa perspektivet är lämpligast att representera Grades aktuella pedagogiska strategi och att DIM hade en bättre prestation jämfört med de två andra pers</w:t>
      </w:r>
      <w:r w:rsidR="00E83E99">
        <w:rPr>
          <w:rFonts w:cs="Times New Roman"/>
        </w:rPr>
        <w:t xml:space="preserve">pektivens respektive modeller. </w:t>
      </w:r>
      <w:r w:rsidR="00850895" w:rsidRPr="00713E7C">
        <w:rPr>
          <w:rFonts w:cs="Times New Roman"/>
        </w:rPr>
        <w:t>DIM resultaten tyder på att den modell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 xml:space="preserve">Ytterligare analyserad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4F5AA8">
        <w:rPr>
          <w:lang w:eastAsia="sv-SE"/>
        </w:rPr>
        <w:t xml:space="preserve"> </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82DDB" w:rsidRPr="00C82DDB">
        <w:rPr>
          <w:lang w:eastAsia="sv-SE"/>
        </w:rPr>
        <w:t xml:space="preserve"> 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550AE2">
        <w:rPr>
          <w:lang w:eastAsia="sv-SE"/>
        </w:rPr>
        <w:t xml:space="preserve">Slutligen använder vi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 och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6" w:name="_Toc391456181"/>
      <w:bookmarkStart w:id="7" w:name="_Toc401327937"/>
      <w:bookmarkEnd w:id="6"/>
      <w:r>
        <w:lastRenderedPageBreak/>
        <w:t>Metod</w:t>
      </w:r>
      <w:bookmarkStart w:id="8" w:name="_Toc391456182"/>
      <w:bookmarkStart w:id="9" w:name="_Toc401327938"/>
      <w:bookmarkEnd w:id="7"/>
      <w:bookmarkEnd w:id="8"/>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9"/>
    </w:p>
    <w:p w14:paraId="32BAAB67" w14:textId="19A7F981" w:rsidR="00D45847" w:rsidRDefault="00850895" w:rsidP="000B1921">
      <w:pPr>
        <w:tabs>
          <w:tab w:val="left" w:pos="1134"/>
        </w:tabs>
        <w:spacing w:line="480" w:lineRule="auto"/>
        <w:jc w:val="both"/>
        <w:rPr>
          <w:rFonts w:eastAsia="Times New Roman" w:cs="Times New Roman"/>
          <w:lang w:eastAsia="sv-SE"/>
        </w:rPr>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C67983">
        <w:rPr>
          <w:rFonts w:cs="Times New Roman"/>
        </w:rPr>
        <w:instrText xml:space="preserve"> ADDIN ZOTERO_ITEM CSL_CITATION {"citationID":"N38dUMEQ","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t>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Pr>
          <w:rFonts w:eastAsia="Times New Roman" w:cs="Times New Roman"/>
          <w:lang w:eastAsia="sv-SE"/>
        </w:rPr>
        <w:t xml:space="preserve">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kunde evaluerar 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w:t>
      </w:r>
      <w:r>
        <w:lastRenderedPageBreak/>
        <w:t xml:space="preserve">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0" w:name="_Toc391456183"/>
      <w:bookmarkStart w:id="11" w:name="_Toc401327939"/>
      <w:r w:rsidRPr="000B1921">
        <w:rPr>
          <w:rFonts w:cs="Times New Roman"/>
          <w:b/>
          <w:sz w:val="24"/>
          <w:szCs w:val="24"/>
        </w:rPr>
        <w:t>Utvärdering</w:t>
      </w:r>
      <w:bookmarkEnd w:id="10"/>
      <w:bookmarkEnd w:id="11"/>
    </w:p>
    <w:p w14:paraId="7C00EFC0" w14:textId="672BB895" w:rsidR="004A6D58" w:rsidRPr="004A6D58" w:rsidRDefault="000E3605" w:rsidP="000B1921">
      <w:pPr>
        <w:tabs>
          <w:tab w:val="left" w:pos="1134"/>
        </w:tabs>
        <w:spacing w:line="480" w:lineRule="auto"/>
        <w:jc w:val="both"/>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C6798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0B1921" w:rsidRDefault="00850895" w:rsidP="000B1921">
      <w:pPr>
        <w:pStyle w:val="Heading11"/>
        <w:spacing w:line="276" w:lineRule="auto"/>
        <w:rPr>
          <w:b/>
        </w:rPr>
      </w:pPr>
      <w:bookmarkStart w:id="12" w:name="_Toc391456184"/>
      <w:bookmarkStart w:id="13" w:name="_Toc401327940"/>
      <w:bookmarkEnd w:id="12"/>
      <w:r>
        <w:t>Resultat</w:t>
      </w:r>
      <w:bookmarkEnd w:id="13"/>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5DE0A969" w14:textId="7E50F92F" w:rsidR="00D4584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t>. För att fullfölja intervjun</w:t>
      </w:r>
      <w:r w:rsidR="000E3605">
        <w:t>,</w:t>
      </w:r>
      <w:r w:rsidR="00830D00">
        <w:t xml:space="preserve"> valde</w:t>
      </w:r>
      <w:r w:rsidR="006601B2">
        <w:t xml:space="preserve"> vi först</w:t>
      </w:r>
      <w:r w:rsidR="00830D00">
        <w:t xml:space="preserve"> en representativ modell från varje perspektiv. DIM, ATM, och KLM valdes </w:t>
      </w:r>
      <w:r w:rsidR="006601B2">
        <w:t>för den</w:t>
      </w:r>
      <w:r w:rsidR="00830D00">
        <w:t xml:space="preserve"> </w:t>
      </w:r>
      <w:r w:rsidR="00FC2E6B">
        <w:t>A</w:t>
      </w:r>
      <w:r w:rsidR="006601B2">
        <w:t>ssociativ</w:t>
      </w:r>
      <w:r w:rsidR="00A44A23">
        <w:t>t</w:t>
      </w:r>
      <w:r w:rsidR="00FC2E6B">
        <w:t>-, K</w:t>
      </w:r>
      <w:r w:rsidR="006601B2">
        <w:t>onstruktivistiskt</w:t>
      </w:r>
      <w:r w:rsidR="00FC2E6B">
        <w:t>-, och S</w:t>
      </w:r>
      <w:r w:rsidR="00830D00">
        <w:t xml:space="preserve">ociokulturellt-perspektiv, respekti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vi</w:t>
      </w:r>
      <w:r w:rsidR="00796E42">
        <w:t xml:space="preserve"> </w:t>
      </w:r>
      <w:r w:rsidR="00C944C6">
        <w:t>s</w:t>
      </w:r>
      <w:r w:rsidR="00830D00">
        <w:t>edan</w:t>
      </w:r>
      <w:r w:rsidR="00C944C6">
        <w:t xml:space="preserve"> utvecklade</w:t>
      </w:r>
      <w:r>
        <w:t xml:space="preserve"> 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viktigheten. </w:t>
      </w:r>
      <w:r>
        <w:t>Resultat från intervjun visar att DIM har ett genomsnittlig högre poäng med ett medelvärde på 4,5 poäng, jämfört med ATM (medelpoäng = 3) och KLM (medelpoäng = 4) (Figur 1a). D</w:t>
      </w:r>
      <w:r w:rsidR="00FC2E6B">
        <w:t>essa resultat tyder på att det A</w:t>
      </w:r>
      <w:r>
        <w:t xml:space="preserve">ssociativa perspektivet ger den </w:t>
      </w:r>
      <w:r>
        <w:lastRenderedPageBreak/>
        <w:t>bästa matchningen med Grades nuvarande pedagogiska ansats. I och med det 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 från</w:t>
      </w:r>
      <w:r w:rsidR="00A80803">
        <w:t xml:space="preserve"> varje enskild element, kan vi se att DIM hade en konstant hög poäng över all</w:t>
      </w:r>
      <w:r w:rsidR="00860782">
        <w:t>a</w:t>
      </w:r>
      <w:r w:rsidR="00A80803">
        <w:t xml:space="preserve"> element med den högsta (poäng = 5) eller näst högsta (poäng = 4) poäng i varje fall (Figur 1b). KLM, som hade en medelpoäng strax under DIM, skulle nästan bedömts som lika anpassande som DIM om det inte var för </w:t>
      </w:r>
      <w:r w:rsidR="00A80803">
        <w:rPr>
          <w:i/>
        </w:rPr>
        <w:t>Bedömning &amp; Hjälp</w:t>
      </w:r>
      <w:r w:rsidR="00A80803">
        <w:t xml:space="preserve"> elemente</w:t>
      </w:r>
      <w:r w:rsidR="00860782">
        <w:t>t</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A80803" w:rsidRPr="00A44A23">
        <w:rPr>
          <w:i/>
        </w:rPr>
        <w:t>Kontext och Riktlinjer</w:t>
      </w:r>
      <w:r w:rsidR="00A80803">
        <w:t xml:space="preserve"> elemente</w:t>
      </w:r>
      <w:r w:rsidR="009A0EF4">
        <w:t xml:space="preserve">t. </w:t>
      </w:r>
      <w:r w:rsidR="004A08DF">
        <w:t>Från resultatet kan vi sammanfattningsvis påstå att DIM passar in bäst på Grade nuvarande ped</w:t>
      </w:r>
      <w:r w:rsidR="00FC2E6B">
        <w:t>agogik och det innebär att det A</w:t>
      </w:r>
      <w:r w:rsidR="004A08DF">
        <w:t xml:space="preserve">ssociativa perspektivet representera en logisk utgångspunkt för evaluering av modeller som skulle lättare 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6B89F402" w:rsidR="00512986" w:rsidRDefault="00850895" w:rsidP="00547B0E">
      <w:pPr>
        <w:pStyle w:val="Beskrivning"/>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7F0323">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sidR="0054444D">
        <w:rPr>
          <w:i w:val="0"/>
        </w:rPr>
        <w:t xml:space="preserve"> Punkterna presenterar</w:t>
      </w:r>
      <w:r>
        <w:rPr>
          <w:i w:val="0"/>
        </w:rPr>
        <w:t xml:space="preserve"> poängen</w:t>
      </w:r>
      <w:r w:rsidR="0054444D">
        <w:rPr>
          <w:i w:val="0"/>
        </w:rPr>
        <w:t xml:space="preserve"> spridningen</w:t>
      </w:r>
      <w:r>
        <w:rPr>
          <w:i w:val="0"/>
        </w:rPr>
        <w:t xml:space="preserve">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w:t>
      </w:r>
      <w:r w:rsidR="0054444D">
        <w:rPr>
          <w:i w:val="0"/>
        </w:rPr>
        <w:t>av</w:t>
      </w:r>
      <w:r>
        <w:rPr>
          <w:i w:val="0"/>
        </w:rPr>
        <w:t xml:space="preserve"> </w:t>
      </w:r>
      <w:r w:rsidR="00C05B0F">
        <w:rPr>
          <w:i w:val="0"/>
        </w:rPr>
        <w:t>frågekonstruktion</w:t>
      </w:r>
      <w:r w:rsidR="0054444D">
        <w:rPr>
          <w:i w:val="0"/>
        </w:rPr>
        <w:t>erna</w:t>
      </w:r>
      <w:r w:rsidR="00615A46">
        <w:rPr>
          <w:i w:val="0"/>
        </w:rPr>
        <w:t xml:space="preserve"> </w:t>
      </w:r>
      <w:r>
        <w:rPr>
          <w:i w:val="0"/>
        </w:rPr>
        <w:t>i bilaga 2.</w:t>
      </w:r>
    </w:p>
    <w:p w14:paraId="3D99BBD3" w14:textId="037485D3" w:rsidR="00E972C5" w:rsidRDefault="00E972C5">
      <w:pPr>
        <w:rPr>
          <w:rFonts w:eastAsia="Times New Roman" w:cs="Times New Roman"/>
          <w:b/>
          <w:sz w:val="24"/>
          <w:szCs w:val="24"/>
          <w:lang w:eastAsia="sv-SE"/>
        </w:rPr>
      </w:pPr>
      <w:r>
        <w:rPr>
          <w:b/>
          <w:sz w:val="24"/>
        </w:rPr>
        <w:br w:type="page"/>
      </w:r>
    </w:p>
    <w:p w14:paraId="191B0F89" w14:textId="21700523" w:rsidR="00AE48F8" w:rsidRPr="000B1921" w:rsidRDefault="00AE48F8" w:rsidP="00AE48F8">
      <w:pPr>
        <w:pStyle w:val="Brdtext"/>
        <w:spacing w:line="360" w:lineRule="auto"/>
        <w:rPr>
          <w:b/>
          <w:sz w:val="24"/>
        </w:rPr>
      </w:pPr>
      <w:r>
        <w:rPr>
          <w:b/>
          <w:sz w:val="24"/>
        </w:rPr>
        <w:lastRenderedPageBreak/>
        <w:t>För – och nackdelar i Grades</w:t>
      </w:r>
      <w:r w:rsidR="0054444D">
        <w:rPr>
          <w:b/>
          <w:sz w:val="24"/>
        </w:rPr>
        <w:t xml:space="preserve"> nuvarande</w:t>
      </w:r>
      <w:r>
        <w:rPr>
          <w:b/>
          <w:sz w:val="24"/>
        </w:rPr>
        <w:t xml:space="preserve"> pedagogik enligt DIM</w:t>
      </w:r>
    </w:p>
    <w:p w14:paraId="29EBCC13" w14:textId="7EC54773"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 vi</w:t>
      </w:r>
      <w:r w:rsidR="00F94C95">
        <w:t xml:space="preserve"> </w:t>
      </w:r>
      <w:r w:rsidR="00A835E8" w:rsidRPr="00560AA3">
        <w:t>fyra av Grades nyligen designade kurser under 2017 (KS Strålskydd, PT Strålsäkerhet, RCC, Tel</w:t>
      </w:r>
      <w:r w:rsidR="00E35816" w:rsidRPr="00560AA3">
        <w:t>ia GDPR)</w:t>
      </w:r>
      <w:r>
        <w:t xml:space="preserve"> enligt </w:t>
      </w:r>
      <w:proofErr w:type="spellStart"/>
      <w:r>
        <w:t>DIM</w:t>
      </w:r>
      <w:r w:rsidR="0054444D">
        <w:t>s</w:t>
      </w:r>
      <w:proofErr w:type="spellEnd"/>
      <w:r>
        <w:t xml:space="preserve"> riktlinjer</w:t>
      </w:r>
      <w:r w:rsidR="00CB4C73" w:rsidRPr="00560AA3">
        <w:t>.</w:t>
      </w:r>
      <w:r w:rsidR="00791D4B">
        <w:t xml:space="preserve"> </w:t>
      </w:r>
      <w:r w:rsidR="00D85EB9">
        <w:t xml:space="preserve">För att </w:t>
      </w:r>
      <w:r w:rsidR="00335B04">
        <w:t>genomföra</w:t>
      </w:r>
      <w:r w:rsidR="00D85EB9">
        <w:t xml:space="preserve"> evalueringen gjorde vi </w:t>
      </w:r>
      <w:r w:rsidR="00F94C95">
        <w:t>först</w:t>
      </w:r>
      <w:r w:rsidR="005E1416">
        <w:t xml:space="preserve"> </w:t>
      </w:r>
      <w:r w:rsidR="00D85EB9">
        <w:t>en</w:t>
      </w:r>
      <w:r w:rsidR="00CB4C73">
        <w:t xml:space="preserve"> </w:t>
      </w:r>
      <w:r w:rsidR="00867CCB">
        <w:t>sammanfattning av</w:t>
      </w:r>
      <w:r w:rsidR="00D000E0">
        <w:t xml:space="preserve"> DIM’s faser och element </w:t>
      </w:r>
      <w:r w:rsidR="002717B1">
        <w:t>(Bilaga 1)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rsidR="00D808DD">
        <w:t xml:space="preserve"> </w:t>
      </w:r>
    </w:p>
    <w:p w14:paraId="7789A662" w14:textId="77777777" w:rsidR="00E91509" w:rsidRDefault="00E91509" w:rsidP="00CA1731">
      <w:pPr>
        <w:spacing w:line="480" w:lineRule="auto"/>
        <w:jc w:val="both"/>
      </w:pPr>
    </w:p>
    <w:p w14:paraId="5D4A30B3" w14:textId="04A83980" w:rsidR="00D45847" w:rsidRDefault="00E91509" w:rsidP="00CA1731">
      <w:pPr>
        <w:spacing w:line="480" w:lineRule="auto"/>
        <w:jc w:val="both"/>
      </w:pPr>
      <w:r>
        <w:t xml:space="preserve">För att få en djupare blick inom Grades prestanda i varje fas, delade vi upp de erhållna poäng utefter varje </w:t>
      </w:r>
      <w:r w:rsidR="00575177">
        <w:t xml:space="preserve">fas element. </w:t>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intervju svar</w:t>
      </w:r>
      <w:r w:rsidR="00DC7A9B">
        <w:t>.</w:t>
      </w:r>
      <w:r w:rsidR="006B70A6">
        <w:t xml:space="preserve"> </w:t>
      </w:r>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element skulle kunna </w:t>
      </w:r>
      <w:r w:rsidR="00521970">
        <w:lastRenderedPageBreak/>
        <w:t>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521970">
        <w:t xml:space="preserve">poäng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231746">
        <w:rPr>
          <w:i/>
        </w:rPr>
        <w:t xml:space="preserve"> </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1073ED1E" w14:textId="2662EEE8" w:rsidR="00582DFC" w:rsidRDefault="00850895" w:rsidP="000B1921">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7F0323">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w:t>
      </w:r>
      <w:r w:rsidR="0054444D">
        <w:rPr>
          <w:rFonts w:ascii="Verdana" w:hAnsi="Verdana"/>
          <w:b/>
          <w:sz w:val="16"/>
          <w:szCs w:val="16"/>
        </w:rPr>
        <w:t xml:space="preserve">flera av </w:t>
      </w:r>
      <w:r>
        <w:rPr>
          <w:rFonts w:ascii="Verdana" w:hAnsi="Verdana"/>
          <w:b/>
          <w:sz w:val="16"/>
          <w:szCs w:val="16"/>
        </w:rPr>
        <w:t xml:space="preserve">Grades tidigare kurser. </w:t>
      </w:r>
      <w:r w:rsidRPr="000B1921">
        <w:rPr>
          <w:rFonts w:ascii="Verdana" w:hAnsi="Verdana"/>
          <w:b/>
          <w:sz w:val="16"/>
          <w:szCs w:val="16"/>
        </w:rPr>
        <w:t>A)</w:t>
      </w:r>
      <w:r w:rsidRPr="000B1921">
        <w:rPr>
          <w:rFonts w:ascii="Verdana" w:hAnsi="Verdana"/>
          <w:sz w:val="16"/>
          <w:szCs w:val="16"/>
        </w:rPr>
        <w:t xml:space="preserve"> Punkterna representerar poäng från vardera DIM fas</w:t>
      </w:r>
      <w:bookmarkStart w:id="14" w:name="_GoBack"/>
      <w:bookmarkEnd w:id="14"/>
      <w:r w:rsidRPr="000B1921">
        <w:rPr>
          <w:rFonts w:ascii="Verdana" w:hAnsi="Verdana"/>
          <w:sz w:val="16"/>
          <w:szCs w:val="16"/>
        </w:rPr>
        <w:t xml:space="preserve"> och den vågräta linjen representerar medelvärdet. </w:t>
      </w:r>
      <w:r w:rsidRPr="000B1921">
        <w:rPr>
          <w:rFonts w:ascii="Verdana" w:hAnsi="Verdana"/>
          <w:b/>
          <w:sz w:val="16"/>
          <w:szCs w:val="16"/>
        </w:rPr>
        <w:t>B)</w:t>
      </w:r>
      <w:r w:rsidRPr="000B1921">
        <w:rPr>
          <w:rFonts w:ascii="Verdana" w:hAnsi="Verdana"/>
          <w:sz w:val="16"/>
          <w:szCs w:val="16"/>
        </w:rPr>
        <w:t xml:space="preserve"> DIM faser och element presenteras med tilldelade poäng. Inlärning av specifik kunskap </w:t>
      </w:r>
      <w:r w:rsidRPr="000B1921">
        <w:rPr>
          <w:rFonts w:ascii="Verdana" w:hAnsi="Verdana"/>
          <w:iCs/>
          <w:sz w:val="16"/>
          <w:szCs w:val="16"/>
        </w:rPr>
        <w:t>eller färdighet</w:t>
      </w:r>
      <w:r w:rsidRPr="000B1921">
        <w:rPr>
          <w:rFonts w:ascii="Verdana" w:hAnsi="Verdana"/>
          <w:sz w:val="16"/>
          <w:szCs w:val="16"/>
        </w:rPr>
        <w:t xml:space="preserve"> (ISKF), Förklaring till vad som ska läras (FTL).</w:t>
      </w:r>
    </w:p>
    <w:p w14:paraId="71A15159" w14:textId="77777777" w:rsidR="00E8369E" w:rsidRDefault="00E8369E" w:rsidP="000B1921"/>
    <w:p w14:paraId="4A5C4E5F" w14:textId="77777777" w:rsidR="00582DFC" w:rsidRDefault="00582DFC" w:rsidP="000B1921">
      <w:pPr>
        <w:pStyle w:val="Brdtext"/>
        <w:spacing w:line="600" w:lineRule="auto"/>
        <w:jc w:val="both"/>
        <w:rPr>
          <w:b/>
        </w:rPr>
      </w:pPr>
    </w:p>
    <w:p w14:paraId="6AA358B4" w14:textId="2E5DA6C1" w:rsidR="00D45847" w:rsidRPr="000B1921" w:rsidRDefault="00CA3AE8" w:rsidP="000B1921">
      <w:pPr>
        <w:pStyle w:val="Brdtext"/>
        <w:spacing w:line="360" w:lineRule="auto"/>
        <w:jc w:val="both"/>
        <w:rPr>
          <w:b/>
          <w:sz w:val="24"/>
        </w:rPr>
      </w:pPr>
      <w:r>
        <w:rPr>
          <w:b/>
          <w:sz w:val="24"/>
        </w:rPr>
        <w:t>Grades kundbas kräver inte anpassad pedagogiska modeller</w:t>
      </w:r>
    </w:p>
    <w:p w14:paraId="10B83308" w14:textId="6AE366E5" w:rsidR="00E2013D" w:rsidRDefault="007C7515" w:rsidP="00CA1731">
      <w:pPr>
        <w:spacing w:line="480" w:lineRule="auto"/>
        <w:jc w:val="both"/>
      </w:pPr>
      <w:r>
        <w:t>Slutligen</w:t>
      </w:r>
      <w:r w:rsidR="005D0C05">
        <w:t xml:space="preserve"> valde </w:t>
      </w:r>
      <w:r>
        <w:t xml:space="preserve">vi </w:t>
      </w:r>
      <w:r w:rsidR="005D0C05">
        <w:t xml:space="preserve">att </w:t>
      </w:r>
      <w:r w:rsidR="00DE1202">
        <w:t>an</w:t>
      </w:r>
      <w:r w:rsidR="0051725C">
        <w:t>a</w:t>
      </w:r>
      <w:r w:rsidR="00DE1202">
        <w:t xml:space="preserve">lysera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 xml:space="preserve">på </w:t>
      </w:r>
      <w:r w:rsidR="00850895">
        <w:lastRenderedPageBreak/>
        <w:t>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2B186798" w:rsidR="007E24A5" w:rsidRDefault="00130629" w:rsidP="00CA1731">
      <w:pPr>
        <w:spacing w:line="480" w:lineRule="auto"/>
        <w:jc w:val="both"/>
      </w:pPr>
      <w:r>
        <w:t>Analys av tilldelade poäng för varje kurs och modellelement visar en varierande poäng 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FC2E6B">
        <w:rPr>
          <w:i/>
        </w:rPr>
        <w:t>Å</w:t>
      </w:r>
      <w:r w:rsidR="00503EE6" w:rsidRPr="00FC2E6B">
        <w:rPr>
          <w:i/>
        </w:rPr>
        <w:t>terkoppling</w:t>
      </w:r>
      <w:r w:rsidR="00503EE6">
        <w:t xml:space="preserve"> fas = </w:t>
      </w:r>
      <w:r w:rsidR="00503EE6" w:rsidRPr="00503EE6">
        <w:t>2.25</w:t>
      </w:r>
      <w:r w:rsidR="00503EE6">
        <w:t xml:space="preserve">, </w:t>
      </w:r>
      <w:r w:rsidR="00503EE6" w:rsidRPr="00FC2E6B">
        <w:rPr>
          <w:i/>
        </w:rPr>
        <w:t>Praktik</w:t>
      </w:r>
      <w:r w:rsidR="00503EE6" w:rsidRPr="00503EE6">
        <w:t xml:space="preserve"> </w:t>
      </w:r>
      <w:r w:rsidR="00503EE6">
        <w:t xml:space="preserve">fas = </w:t>
      </w:r>
      <w:r w:rsidR="00503EE6" w:rsidRPr="00503EE6">
        <w:t>2.33</w:t>
      </w:r>
      <w:r w:rsidR="00503EE6">
        <w:t xml:space="preserve">, </w:t>
      </w:r>
      <w:r w:rsidR="00503EE6" w:rsidRPr="00FC2E6B">
        <w:rPr>
          <w:i/>
        </w:rPr>
        <w:t>Presentation</w:t>
      </w:r>
      <w:r w:rsidR="00503EE6" w:rsidRPr="00503EE6">
        <w:t xml:space="preserve"> 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15" w:name="_Toc489811950"/>
      <w:bookmarkStart w:id="1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Beskrivning"/>
        <w:jc w:val="both"/>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7F0323">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5"/>
      <w:bookmarkEnd w:id="16"/>
      <w:r>
        <w:rPr>
          <w:i w:val="0"/>
        </w:rPr>
        <w:t xml:space="preserve">Poäng per kurs och respektive DIM fas. </w:t>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17" w:name="_Toc391456185"/>
      <w:bookmarkStart w:id="18" w:name="_Toc401327941"/>
      <w:bookmarkEnd w:id="17"/>
      <w:r w:rsidRPr="004E58AD">
        <w:t>Diskussion</w:t>
      </w:r>
      <w:bookmarkEnd w:id="18"/>
    </w:p>
    <w:p w14:paraId="6D0F922C" w14:textId="256CAF3A" w:rsidR="00482F2B" w:rsidRDefault="00521970" w:rsidP="00CA1731">
      <w:pPr>
        <w:spacing w:line="480" w:lineRule="auto"/>
        <w:jc w:val="both"/>
      </w:pPr>
      <w:r>
        <w:t>Denna studie</w:t>
      </w:r>
      <w:r w:rsidR="00231746">
        <w:t xml:space="preserve"> utgick från förutsättningen att</w:t>
      </w:r>
      <w:r w:rsidR="00C84F64" w:rsidRPr="00C84F64">
        <w:t xml:space="preserve"> det </w:t>
      </w:r>
      <w:r w:rsidR="00231746">
        <w:t>skulle</w:t>
      </w:r>
      <w:r w:rsidR="00C84F64" w:rsidRPr="00C84F64">
        <w:t xml:space="preserve"> vara lönsamt för Grade att </w:t>
      </w:r>
      <w:r w:rsidR="00231746">
        <w:t>anta en modellbaserade strategi</w:t>
      </w:r>
      <w:r w:rsidR="00C84F64" w:rsidRPr="00C84F64">
        <w:t xml:space="preserve"> för att få deras pedagogik ytterligare strukturerad.</w:t>
      </w:r>
      <w:r w:rsidR="00C84F64">
        <w:t xml:space="preserve"> </w:t>
      </w:r>
      <w:r w:rsidR="000C1D43">
        <w:t xml:space="preserve">Syftet </w:t>
      </w:r>
      <w:r w:rsidR="00CA3AE8">
        <w:t>var att förstå Grade</w:t>
      </w:r>
      <w:r w:rsidR="00231746">
        <w:t>s</w:t>
      </w:r>
      <w:r w:rsidR="00CA3AE8">
        <w:t xml:space="preserve"> </w:t>
      </w:r>
      <w:r w:rsidR="00EB4251">
        <w:lastRenderedPageBreak/>
        <w:t>befintliga</w:t>
      </w:r>
      <w:r w:rsidR="00CA3AE8">
        <w:t xml:space="preserve"> pedagogik och </w:t>
      </w:r>
      <w:r w:rsidR="00EB4251">
        <w:t>se</w:t>
      </w:r>
      <w:r w:rsidR="000C1D43">
        <w:t xml:space="preserve"> vilket av perspektiven (</w:t>
      </w:r>
      <w:r w:rsidR="0032088C">
        <w:t>Associativ, Konstruktivism och S</w:t>
      </w:r>
      <w:r w:rsidR="000C1D43">
        <w:t>ociokulturellt) som passar in på de</w:t>
      </w:r>
      <w:r w:rsidR="006764D6">
        <w:t>ras ansats</w:t>
      </w:r>
      <w:r w:rsidR="00231746">
        <w:t xml:space="preserve"> och kundbas</w:t>
      </w:r>
      <w:r w:rsidR="006764D6">
        <w:t>.</w:t>
      </w:r>
      <w:r w:rsidR="00EB4251">
        <w:t xml:space="preserve"> </w:t>
      </w:r>
      <w:r w:rsidR="00231746">
        <w:t>För att undersöka detta e</w:t>
      </w:r>
      <w:r w:rsidR="000C1D43">
        <w:t>n r</w:t>
      </w:r>
      <w:r w:rsidR="007367F0">
        <w:t>epresentativ</w:t>
      </w:r>
      <w:r w:rsidR="000C1D43">
        <w:t xml:space="preserve"> modell </w:t>
      </w:r>
      <w:r w:rsidR="00482F2B">
        <w:t xml:space="preserve">valdes </w:t>
      </w:r>
      <w:r w:rsidR="000C1D43">
        <w:t xml:space="preserve">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skulle, enligt DIM, bidra</w:t>
      </w:r>
      <w:r w:rsidR="00AC7484">
        <w:t xml:space="preserve"> </w:t>
      </w:r>
      <w:r w:rsidR="00231746">
        <w:t xml:space="preserve">främst </w:t>
      </w:r>
      <w:r w:rsidR="00AC7484">
        <w:t>till Grades kurser.</w:t>
      </w:r>
    </w:p>
    <w:p w14:paraId="4D757CA3" w14:textId="77777777" w:rsidR="00551BEB" w:rsidRDefault="00551BEB" w:rsidP="00CA1731">
      <w:pPr>
        <w:spacing w:line="480" w:lineRule="auto"/>
        <w:jc w:val="both"/>
      </w:pPr>
    </w:p>
    <w:p w14:paraId="23819B53" w14:textId="1031FE90"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551608">
        <w:t xml:space="preserve">två perspektiven och bedöma dem kompletterande modellerna </w:t>
      </w:r>
      <w:r w:rsidR="00E83E99">
        <w:t>enligt Grade</w:t>
      </w:r>
      <w:r w:rsidR="00AE48F8">
        <w:t>s standard</w:t>
      </w:r>
      <w:r w:rsidR="00E83E99">
        <w:t xml:space="preserve"> pedagogiska riktlinjer</w:t>
      </w:r>
      <w:r w:rsidR="00D02665">
        <w:t xml:space="preserve">.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De specifika frågor som valdes att ställa vid intervju tillfället är en annan faktor som skulle kunna har påverkat resultatet. Framtida studier skulle gynnas av en ökade antal frågor som korresponderar till de undersökta modeller</w:t>
      </w:r>
      <w:r w:rsidR="00BB10E9">
        <w:t>,</w:t>
      </w:r>
      <w:r w:rsidR="00AC7484">
        <w:t xml:space="preserve"> ett flertal personer som utvecklar frågarna tillsammans</w:t>
      </w:r>
      <w:r w:rsidR="00BB10E9">
        <w:t>, samt intervju med flera på Grade som utvecklar kursar förutom den pedagogiska ansvarig</w:t>
      </w:r>
      <w:r w:rsidR="00AC7484">
        <w:t>.</w:t>
      </w:r>
    </w:p>
    <w:p w14:paraId="0D3BB99D" w14:textId="77777777" w:rsidR="00482F2B" w:rsidRPr="00D970EE" w:rsidRDefault="00482F2B" w:rsidP="00CA1731">
      <w:pPr>
        <w:spacing w:line="480" w:lineRule="auto"/>
        <w:jc w:val="both"/>
      </w:pPr>
    </w:p>
    <w:p w14:paraId="40E50DF1" w14:textId="5FF35250"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och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BB10E9">
        <w:t>, respektive</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w:t>
      </w:r>
      <w:r w:rsidR="008A4F8B">
        <w:t xml:space="preserve">implantationen </w:t>
      </w:r>
      <w:r w:rsidR="00AC7484">
        <w:t xml:space="preserve">inte lyckas. </w:t>
      </w:r>
      <w:r w:rsidR="00457C43">
        <w:lastRenderedPageBreak/>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w:t>
      </w:r>
      <w:r w:rsidR="00DB3CC8">
        <w:t xml:space="preserve">sakna </w:t>
      </w:r>
      <w:r w:rsidR="00354528">
        <w:t>precision</w:t>
      </w:r>
      <w:r w:rsidR="00B35E9B">
        <w:t xml:space="preserve">. </w:t>
      </w:r>
      <w:r w:rsidR="00110DB4">
        <w:t xml:space="preserve">Det skulle vara påtagligt att använda fler </w:t>
      </w:r>
      <w:r w:rsidR="006A08E7">
        <w:t xml:space="preserve">kursgranskare </w:t>
      </w:r>
      <w:r w:rsidR="00110DB4">
        <w:t>för att få ett mer övertygande resultat.</w:t>
      </w:r>
      <w:r w:rsidR="006D458A">
        <w:t xml:space="preserve"> I d</w:t>
      </w:r>
      <w:r w:rsidR="00756CE8">
        <w:t>etta fall 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den ansedda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7D1182D1"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w:t>
      </w:r>
      <w:r w:rsidR="00E75C4C">
        <w:t xml:space="preserve">skulle </w:t>
      </w:r>
      <w:r w:rsidR="000152C2">
        <w:t xml:space="preserve">behöver ständigt vara uppmärksamma om deras nya kunder har </w:t>
      </w:r>
      <w:r w:rsidR="00674577">
        <w:t>specifika</w:t>
      </w:r>
      <w:r w:rsidR="000152C2">
        <w:t xml:space="preserve"> behov </w:t>
      </w:r>
      <w:r w:rsidR="00E75C4C">
        <w:t>där</w:t>
      </w:r>
      <w:r w:rsidR="000152C2">
        <w:t xml:space="preserve"> en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764801DA"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 xml:space="preserve">Samtidigt identifiera vi för- och nackdelar med Grades nuvarande pedagogik, enligt DIM, och </w:t>
      </w:r>
      <w:r>
        <w:t xml:space="preserve">påpekar fördelar samtidigt som vi </w:t>
      </w:r>
      <w:r w:rsidR="00DE1A92">
        <w:t>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19" w:name="_Toc401327942"/>
      <w:r w:rsidRPr="004E58AD">
        <w:lastRenderedPageBreak/>
        <w:t>Tack</w:t>
      </w:r>
      <w:bookmarkEnd w:id="19"/>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0" w:name="_Toc391456186"/>
      <w:bookmarkStart w:id="21" w:name="_Toc401327943"/>
      <w:bookmarkEnd w:id="20"/>
      <w:r w:rsidRPr="004E58AD">
        <w:t>Referenser</w:t>
      </w:r>
      <w:bookmarkEnd w:id="21"/>
    </w:p>
    <w:p w14:paraId="42BCAD51" w14:textId="77777777" w:rsidR="00C67983" w:rsidRDefault="00B67ECD" w:rsidP="00035BFB">
      <w:pPr>
        <w:widowControl w:val="0"/>
        <w:autoSpaceDE w:val="0"/>
        <w:autoSpaceDN w:val="0"/>
        <w:adjustRightInd w:val="0"/>
        <w:spacing w:line="360" w:lineRule="auto"/>
        <w:rPr>
          <w:rFonts w:cs="Times New Roman"/>
          <w:color w:val="000000"/>
          <w:szCs w:val="24"/>
        </w:rPr>
      </w:pPr>
      <w:r>
        <w:rPr>
          <w:rFonts w:eastAsia="Times New Roman" w:cs="Times New Roman"/>
          <w:color w:val="222222"/>
          <w:shd w:val="clear" w:color="auto" w:fill="FFFFFF"/>
        </w:rPr>
        <w:fldChar w:fldCharType="begin"/>
      </w:r>
      <w:r w:rsidR="00C67983">
        <w:rPr>
          <w:rFonts w:eastAsia="Times New Roman" w:cs="Times New Roman"/>
          <w:color w:val="222222"/>
          <w:shd w:val="clear" w:color="auto" w:fill="FFFFFF"/>
        </w:rPr>
        <w:instrText xml:space="preserve"> ADDIN ZOTERO_BIBL {"uncited":[],"omitted":[],"custom":[]} CSL_BIBLIOGRAPHY </w:instrText>
      </w:r>
      <w:r>
        <w:rPr>
          <w:rFonts w:eastAsia="Times New Roman" w:cs="Times New Roman"/>
          <w:color w:val="222222"/>
          <w:shd w:val="clear" w:color="auto" w:fill="FFFFFF"/>
        </w:rPr>
        <w:fldChar w:fldCharType="separate"/>
      </w:r>
      <w:r w:rsidR="00C67983" w:rsidRPr="00C67983">
        <w:rPr>
          <w:rFonts w:cs="Times New Roman"/>
          <w:color w:val="000000"/>
          <w:szCs w:val="24"/>
        </w:rPr>
        <w:t xml:space="preserve">Brodie, K. (2005). Using Cognitive and Situative Perspectives to Understand Teacher Interactions with Learner Errors. </w:t>
      </w:r>
      <w:r w:rsidR="00C67983" w:rsidRPr="00C67983">
        <w:rPr>
          <w:rFonts w:cs="Times New Roman"/>
          <w:i/>
          <w:iCs/>
          <w:color w:val="000000"/>
          <w:szCs w:val="24"/>
        </w:rPr>
        <w:t>International Group for the Psychology of Mathematics Education 2</w:t>
      </w:r>
      <w:r w:rsidR="00C67983" w:rsidRPr="00C67983">
        <w:rPr>
          <w:rFonts w:cs="Times New Roman"/>
          <w:color w:val="000000"/>
          <w:szCs w:val="24"/>
        </w:rPr>
        <w:t>, 177–184. Retrieved from http://www.emis.de/proceedings/PME29/PME29RRPapers/PME29Vol2Brodie.pdf</w:t>
      </w:r>
    </w:p>
    <w:p w14:paraId="74B50A6F"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5B51D870"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Businessreflex. (2016, December 2). E-learning – mer lärande på effektivare sätt? Retrieved August 31, 2018, from https://tekniskkvalitet.se/e-learning-mer-larande-pa-effektivare-satt/</w:t>
      </w:r>
    </w:p>
    <w:p w14:paraId="00BFDF97" w14:textId="77777777" w:rsidR="000944E9" w:rsidRDefault="000944E9" w:rsidP="00035BFB">
      <w:pPr>
        <w:widowControl w:val="0"/>
        <w:autoSpaceDE w:val="0"/>
        <w:autoSpaceDN w:val="0"/>
        <w:adjustRightInd w:val="0"/>
        <w:spacing w:line="360" w:lineRule="auto"/>
        <w:rPr>
          <w:rFonts w:cs="Times New Roman"/>
          <w:color w:val="000000"/>
          <w:szCs w:val="24"/>
        </w:rPr>
      </w:pPr>
    </w:p>
    <w:p w14:paraId="6DE91C9F"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Carlberg, N. (2017, March 5). Branschanalys e-learning Sverige 2015. Retrieved October 7, 2018, from http://www.triglyf.se/branschanalys/branschanalys-e-learning-sverige-2015/</w:t>
      </w:r>
    </w:p>
    <w:p w14:paraId="007958A8" w14:textId="77777777" w:rsidR="000944E9" w:rsidRDefault="000944E9" w:rsidP="00035BFB">
      <w:pPr>
        <w:widowControl w:val="0"/>
        <w:autoSpaceDE w:val="0"/>
        <w:autoSpaceDN w:val="0"/>
        <w:adjustRightInd w:val="0"/>
        <w:spacing w:line="360" w:lineRule="auto"/>
        <w:rPr>
          <w:rFonts w:cs="Times New Roman"/>
          <w:color w:val="000000"/>
          <w:szCs w:val="24"/>
        </w:rPr>
      </w:pPr>
    </w:p>
    <w:p w14:paraId="22FBFB19"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lark, R. C., &amp; Mayer, R. E. (2012). </w:t>
      </w:r>
      <w:r w:rsidRPr="00C67983">
        <w:rPr>
          <w:rFonts w:cs="Times New Roman"/>
          <w:i/>
          <w:iCs/>
          <w:color w:val="000000"/>
          <w:szCs w:val="24"/>
        </w:rPr>
        <w:t>Scenario-based e-Learning: Evidence-Based Guidelines for Online Workforce Learning</w:t>
      </w:r>
      <w:r w:rsidRPr="00C67983">
        <w:rPr>
          <w:rFonts w:cs="Times New Roman"/>
          <w:color w:val="000000"/>
          <w:szCs w:val="24"/>
        </w:rPr>
        <w:t>. John Wiley &amp; Sons.</w:t>
      </w:r>
    </w:p>
    <w:p w14:paraId="1F33DF87" w14:textId="77777777" w:rsidR="000944E9" w:rsidRDefault="000944E9" w:rsidP="00035BFB">
      <w:pPr>
        <w:widowControl w:val="0"/>
        <w:autoSpaceDE w:val="0"/>
        <w:autoSpaceDN w:val="0"/>
        <w:adjustRightInd w:val="0"/>
        <w:spacing w:line="360" w:lineRule="auto"/>
        <w:rPr>
          <w:rFonts w:cs="Times New Roman"/>
          <w:color w:val="000000"/>
          <w:szCs w:val="24"/>
        </w:rPr>
      </w:pPr>
    </w:p>
    <w:p w14:paraId="37DCA0F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nole, G., Dyke, M., Oliver, M., &amp; Seale, J. (2004). Mapping pedagogy and tools for effective learning design. </w:t>
      </w:r>
      <w:r w:rsidRPr="00C67983">
        <w:rPr>
          <w:rFonts w:cs="Times New Roman"/>
          <w:i/>
          <w:iCs/>
          <w:color w:val="000000"/>
          <w:szCs w:val="24"/>
        </w:rPr>
        <w:t>Computers &amp; Education</w:t>
      </w:r>
      <w:r w:rsidRPr="00C67983">
        <w:rPr>
          <w:rFonts w:cs="Times New Roman"/>
          <w:color w:val="000000"/>
          <w:szCs w:val="24"/>
        </w:rPr>
        <w:t xml:space="preserve">, </w:t>
      </w:r>
      <w:r w:rsidRPr="00C67983">
        <w:rPr>
          <w:rFonts w:cs="Times New Roman"/>
          <w:i/>
          <w:iCs/>
          <w:color w:val="000000"/>
          <w:szCs w:val="24"/>
        </w:rPr>
        <w:t>43</w:t>
      </w:r>
      <w:r w:rsidRPr="00C67983">
        <w:rPr>
          <w:rFonts w:cs="Times New Roman"/>
          <w:color w:val="000000"/>
          <w:szCs w:val="24"/>
        </w:rPr>
        <w:t>(1–2), 17–33. https://doi.org/10.1016/j.compedu.2003.12.018</w:t>
      </w:r>
    </w:p>
    <w:p w14:paraId="48FBF6CA" w14:textId="77777777" w:rsidR="000944E9" w:rsidRDefault="000944E9" w:rsidP="00035BFB">
      <w:pPr>
        <w:widowControl w:val="0"/>
        <w:autoSpaceDE w:val="0"/>
        <w:autoSpaceDN w:val="0"/>
        <w:adjustRightInd w:val="0"/>
        <w:spacing w:line="360" w:lineRule="auto"/>
        <w:rPr>
          <w:rFonts w:cs="Times New Roman"/>
          <w:color w:val="000000"/>
          <w:szCs w:val="24"/>
        </w:rPr>
      </w:pPr>
    </w:p>
    <w:p w14:paraId="2617BDA8"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nole, Gráinne. (2010). </w:t>
      </w:r>
      <w:r w:rsidRPr="00C67983">
        <w:rPr>
          <w:rFonts w:cs="Times New Roman"/>
          <w:i/>
          <w:iCs/>
          <w:color w:val="000000"/>
          <w:szCs w:val="24"/>
        </w:rPr>
        <w:t>Review of Pedagogical Models and their use in e-learning</w:t>
      </w:r>
      <w:r w:rsidRPr="00C67983">
        <w:rPr>
          <w:rFonts w:cs="Times New Roman"/>
          <w:color w:val="000000"/>
          <w:szCs w:val="24"/>
        </w:rPr>
        <w:t>. Milton Keynes: Open University. Retrieved from http://tecfa.unige.ch/tecfa/teaching/formcont/certificatElearning/Mod2cours2/pedmodelsanduseEl.pdf</w:t>
      </w:r>
    </w:p>
    <w:p w14:paraId="7A40440A" w14:textId="77777777" w:rsidR="000944E9" w:rsidRDefault="000944E9" w:rsidP="00035BFB">
      <w:pPr>
        <w:widowControl w:val="0"/>
        <w:autoSpaceDE w:val="0"/>
        <w:autoSpaceDN w:val="0"/>
        <w:adjustRightInd w:val="0"/>
        <w:spacing w:line="360" w:lineRule="auto"/>
        <w:rPr>
          <w:rFonts w:cs="Times New Roman"/>
          <w:color w:val="000000"/>
          <w:szCs w:val="24"/>
        </w:rPr>
      </w:pPr>
    </w:p>
    <w:p w14:paraId="77D3AA0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COTEC. (2001). </w:t>
      </w:r>
      <w:r w:rsidRPr="00C67983">
        <w:rPr>
          <w:rFonts w:cs="Times New Roman"/>
          <w:i/>
          <w:iCs/>
          <w:color w:val="000000"/>
          <w:szCs w:val="24"/>
        </w:rPr>
        <w:t>eLearning : Designing Tomorrow’s Education An Interim Report</w:t>
      </w:r>
      <w:r w:rsidRPr="00C67983">
        <w:rPr>
          <w:rFonts w:cs="Times New Roman"/>
          <w:color w:val="000000"/>
          <w:szCs w:val="24"/>
        </w:rPr>
        <w:t>. International Co-operation Europe Ltd: Commission Of The European Communities. Retrieved from http://www.europarl.europa.eu/meetdocs/committees/cult/20020603/sec(2002)236_2_en.pdf</w:t>
      </w:r>
    </w:p>
    <w:p w14:paraId="695DB5DD" w14:textId="77777777" w:rsidR="000944E9" w:rsidRDefault="000944E9" w:rsidP="00035BFB">
      <w:pPr>
        <w:widowControl w:val="0"/>
        <w:autoSpaceDE w:val="0"/>
        <w:autoSpaceDN w:val="0"/>
        <w:adjustRightInd w:val="0"/>
        <w:spacing w:line="360" w:lineRule="auto"/>
        <w:rPr>
          <w:rFonts w:cs="Times New Roman"/>
          <w:color w:val="000000"/>
          <w:szCs w:val="24"/>
        </w:rPr>
      </w:pPr>
    </w:p>
    <w:p w14:paraId="0E2E99C6"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Dabbagh, N. (2005). Pedagogical models for E-Learning: A theory-based design framework. In </w:t>
      </w:r>
      <w:r w:rsidRPr="00C67983">
        <w:rPr>
          <w:rFonts w:cs="Times New Roman"/>
          <w:i/>
          <w:iCs/>
          <w:color w:val="000000"/>
          <w:szCs w:val="24"/>
        </w:rPr>
        <w:t>In International Journal of Technology in Teaching and Learning</w:t>
      </w:r>
      <w:r w:rsidRPr="00C67983">
        <w:rPr>
          <w:rFonts w:cs="Times New Roman"/>
          <w:color w:val="000000"/>
          <w:szCs w:val="24"/>
        </w:rPr>
        <w:t xml:space="preserve"> (pp. 25–44).</w:t>
      </w:r>
    </w:p>
    <w:p w14:paraId="6EC347DB" w14:textId="77777777" w:rsidR="000944E9" w:rsidRDefault="000944E9" w:rsidP="00035BFB">
      <w:pPr>
        <w:widowControl w:val="0"/>
        <w:autoSpaceDE w:val="0"/>
        <w:autoSpaceDN w:val="0"/>
        <w:adjustRightInd w:val="0"/>
        <w:spacing w:line="360" w:lineRule="auto"/>
        <w:rPr>
          <w:rFonts w:cs="Times New Roman"/>
          <w:color w:val="000000"/>
          <w:szCs w:val="24"/>
        </w:rPr>
      </w:pPr>
    </w:p>
    <w:p w14:paraId="2CCE027E"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Kauchak, D. P., &amp; Eggen, P. D. (2011). </w:t>
      </w:r>
      <w:r w:rsidRPr="00C67983">
        <w:rPr>
          <w:rFonts w:cs="Times New Roman"/>
          <w:i/>
          <w:iCs/>
          <w:color w:val="000000"/>
          <w:szCs w:val="24"/>
        </w:rPr>
        <w:t>Learning and teaching: research-based methods</w:t>
      </w:r>
      <w:r w:rsidRPr="00C67983">
        <w:rPr>
          <w:rFonts w:cs="Times New Roman"/>
          <w:color w:val="000000"/>
          <w:szCs w:val="24"/>
        </w:rPr>
        <w:t>. Boston: Pearson.</w:t>
      </w:r>
    </w:p>
    <w:p w14:paraId="3A0A922D" w14:textId="77777777" w:rsidR="000944E9" w:rsidRDefault="000944E9" w:rsidP="00035BFB">
      <w:pPr>
        <w:widowControl w:val="0"/>
        <w:autoSpaceDE w:val="0"/>
        <w:autoSpaceDN w:val="0"/>
        <w:adjustRightInd w:val="0"/>
        <w:spacing w:line="360" w:lineRule="auto"/>
        <w:rPr>
          <w:rFonts w:cs="Times New Roman"/>
          <w:color w:val="000000"/>
          <w:szCs w:val="24"/>
        </w:rPr>
      </w:pPr>
    </w:p>
    <w:p w14:paraId="76427323" w14:textId="77777777" w:rsid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Magliaro, S. G., Lockee, B. B., &amp; Burton, J. K. (2005). Direct instruction revisited: A key model for instructional technology. </w:t>
      </w:r>
      <w:r w:rsidRPr="00C67983">
        <w:rPr>
          <w:rFonts w:cs="Times New Roman"/>
          <w:i/>
          <w:iCs/>
          <w:color w:val="000000"/>
          <w:szCs w:val="24"/>
        </w:rPr>
        <w:t>Educational Technology Research and Development</w:t>
      </w:r>
      <w:r w:rsidRPr="00C67983">
        <w:rPr>
          <w:rFonts w:cs="Times New Roman"/>
          <w:color w:val="000000"/>
          <w:szCs w:val="24"/>
        </w:rPr>
        <w:t xml:space="preserve">, </w:t>
      </w:r>
      <w:r w:rsidRPr="00C67983">
        <w:rPr>
          <w:rFonts w:cs="Times New Roman"/>
          <w:i/>
          <w:iCs/>
          <w:color w:val="000000"/>
          <w:szCs w:val="24"/>
        </w:rPr>
        <w:t>53</w:t>
      </w:r>
      <w:r w:rsidRPr="00C67983">
        <w:rPr>
          <w:rFonts w:cs="Times New Roman"/>
          <w:color w:val="000000"/>
          <w:szCs w:val="24"/>
        </w:rPr>
        <w:t>(4), 41–55. https://doi.org/10.1007/BF02504684</w:t>
      </w:r>
    </w:p>
    <w:p w14:paraId="1C9E312C"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6E47FDF9"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Mayes, T., &amp; de Freitas, S. (2004). Review of e-learning theories, frameworks and models. </w:t>
      </w:r>
      <w:r w:rsidRPr="00C67983">
        <w:rPr>
          <w:rFonts w:cs="Times New Roman"/>
          <w:i/>
          <w:iCs/>
          <w:color w:val="000000"/>
          <w:szCs w:val="24"/>
        </w:rPr>
        <w:t>JISC E-Learning Models Desk Study</w:t>
      </w:r>
      <w:r w:rsidRPr="00C67983">
        <w:rPr>
          <w:rFonts w:cs="Times New Roman"/>
          <w:color w:val="000000"/>
          <w:szCs w:val="24"/>
        </w:rPr>
        <w:t>, (1).</w:t>
      </w:r>
    </w:p>
    <w:p w14:paraId="7330EE77" w14:textId="77777777" w:rsidR="000944E9" w:rsidRDefault="000944E9" w:rsidP="00035BFB">
      <w:pPr>
        <w:widowControl w:val="0"/>
        <w:autoSpaceDE w:val="0"/>
        <w:autoSpaceDN w:val="0"/>
        <w:adjustRightInd w:val="0"/>
        <w:spacing w:line="360" w:lineRule="auto"/>
        <w:rPr>
          <w:rFonts w:cs="Times New Roman"/>
          <w:color w:val="000000"/>
          <w:szCs w:val="24"/>
        </w:rPr>
      </w:pPr>
    </w:p>
    <w:p w14:paraId="5AE727D3" w14:textId="77777777" w:rsid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Olaniran, B. A. (Ed.). (2010). </w:t>
      </w:r>
      <w:r w:rsidRPr="00C67983">
        <w:rPr>
          <w:rFonts w:cs="Times New Roman"/>
          <w:i/>
          <w:iCs/>
          <w:color w:val="000000"/>
          <w:szCs w:val="24"/>
        </w:rPr>
        <w:t>Cases on Successful E-Learning Practices in the Developed and Developing World: Methods for the Global Information Economy</w:t>
      </w:r>
      <w:r w:rsidRPr="00C67983">
        <w:rPr>
          <w:rFonts w:cs="Times New Roman"/>
          <w:color w:val="000000"/>
          <w:szCs w:val="24"/>
        </w:rPr>
        <w:t>. IGI Global. https://doi.org/10.4018/978-1-60566-942-7</w:t>
      </w:r>
    </w:p>
    <w:p w14:paraId="5AD3E019" w14:textId="77777777" w:rsidR="000944E9" w:rsidRPr="00C67983" w:rsidRDefault="000944E9" w:rsidP="00035BFB">
      <w:pPr>
        <w:widowControl w:val="0"/>
        <w:autoSpaceDE w:val="0"/>
        <w:autoSpaceDN w:val="0"/>
        <w:adjustRightInd w:val="0"/>
        <w:spacing w:line="360" w:lineRule="auto"/>
        <w:rPr>
          <w:rFonts w:cs="Times New Roman"/>
          <w:color w:val="000000"/>
          <w:szCs w:val="24"/>
        </w:rPr>
      </w:pPr>
    </w:p>
    <w:p w14:paraId="70EFB8EB"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 xml:space="preserve">Pange, A., &amp; Pange, J. (2011). Is E-learning Based On Learning Theories? A Literature Review. </w:t>
      </w:r>
      <w:r w:rsidRPr="00C67983">
        <w:rPr>
          <w:rFonts w:cs="Times New Roman"/>
          <w:i/>
          <w:iCs/>
          <w:color w:val="000000"/>
          <w:szCs w:val="24"/>
        </w:rPr>
        <w:t>World Academy of Science, Engineering &amp; Technology</w:t>
      </w:r>
      <w:r w:rsidRPr="00C67983">
        <w:rPr>
          <w:rFonts w:cs="Times New Roman"/>
          <w:color w:val="000000"/>
          <w:szCs w:val="24"/>
        </w:rPr>
        <w:t xml:space="preserve">, </w:t>
      </w:r>
      <w:r w:rsidRPr="00C67983">
        <w:rPr>
          <w:rFonts w:cs="Times New Roman"/>
          <w:i/>
          <w:iCs/>
          <w:color w:val="000000"/>
          <w:szCs w:val="24"/>
        </w:rPr>
        <w:t>5</w:t>
      </w:r>
      <w:r w:rsidRPr="00C67983">
        <w:rPr>
          <w:rFonts w:cs="Times New Roman"/>
          <w:color w:val="000000"/>
          <w:szCs w:val="24"/>
        </w:rPr>
        <w:t>(8).</w:t>
      </w:r>
    </w:p>
    <w:p w14:paraId="0658B2D1" w14:textId="77777777" w:rsidR="000944E9" w:rsidRDefault="000944E9" w:rsidP="00035BFB">
      <w:pPr>
        <w:widowControl w:val="0"/>
        <w:autoSpaceDE w:val="0"/>
        <w:autoSpaceDN w:val="0"/>
        <w:adjustRightInd w:val="0"/>
        <w:spacing w:line="360" w:lineRule="auto"/>
        <w:rPr>
          <w:rFonts w:cs="Times New Roman"/>
          <w:color w:val="000000"/>
          <w:szCs w:val="24"/>
        </w:rPr>
      </w:pPr>
    </w:p>
    <w:p w14:paraId="37960575" w14:textId="77777777" w:rsidR="00C67983" w:rsidRPr="00C67983" w:rsidRDefault="00C67983" w:rsidP="00035BFB">
      <w:pPr>
        <w:widowControl w:val="0"/>
        <w:autoSpaceDE w:val="0"/>
        <w:autoSpaceDN w:val="0"/>
        <w:adjustRightInd w:val="0"/>
        <w:spacing w:line="360" w:lineRule="auto"/>
        <w:rPr>
          <w:rFonts w:cs="Times New Roman"/>
          <w:color w:val="000000"/>
          <w:szCs w:val="24"/>
        </w:rPr>
      </w:pPr>
      <w:r w:rsidRPr="00C67983">
        <w:rPr>
          <w:rFonts w:cs="Times New Roman"/>
          <w:color w:val="000000"/>
          <w:szCs w:val="24"/>
        </w:rPr>
        <w:t>Siemens, G. (2014). Connectivism: A Learning Theory for the Digital Age, 8.</w:t>
      </w:r>
    </w:p>
    <w:p w14:paraId="62B78471" w14:textId="77777777" w:rsidR="000944E9" w:rsidRDefault="000944E9" w:rsidP="00035BFB">
      <w:pPr>
        <w:widowControl w:val="0"/>
        <w:autoSpaceDE w:val="0"/>
        <w:autoSpaceDN w:val="0"/>
        <w:adjustRightInd w:val="0"/>
        <w:spacing w:line="360" w:lineRule="auto"/>
        <w:rPr>
          <w:rFonts w:cs="Times New Roman"/>
          <w:color w:val="000000"/>
          <w:szCs w:val="24"/>
        </w:rPr>
      </w:pPr>
    </w:p>
    <w:p w14:paraId="115C3D89" w14:textId="5BEB1545" w:rsidR="00C67983" w:rsidRPr="00C67983" w:rsidRDefault="000944E9" w:rsidP="00035BFB">
      <w:pPr>
        <w:widowControl w:val="0"/>
        <w:autoSpaceDE w:val="0"/>
        <w:autoSpaceDN w:val="0"/>
        <w:adjustRightInd w:val="0"/>
        <w:spacing w:line="360" w:lineRule="auto"/>
        <w:rPr>
          <w:rFonts w:cs="Times New Roman"/>
          <w:color w:val="000000"/>
          <w:szCs w:val="24"/>
        </w:rPr>
      </w:pPr>
      <w:r>
        <w:rPr>
          <w:rFonts w:cs="Times New Roman"/>
          <w:color w:val="000000"/>
          <w:szCs w:val="24"/>
        </w:rPr>
        <w:t>Yeh, Y.</w:t>
      </w:r>
      <w:r w:rsidR="00C67983" w:rsidRPr="00C67983">
        <w:rPr>
          <w:rFonts w:cs="Times New Roman"/>
          <w:color w:val="000000"/>
          <w:szCs w:val="24"/>
        </w:rPr>
        <w:t xml:space="preserve">C. (2009). Integrating e-learning into the Direct-instruction Model to enhance the effectiveness of critical-thinking instruction. </w:t>
      </w:r>
      <w:r w:rsidR="00C67983" w:rsidRPr="00C67983">
        <w:rPr>
          <w:rFonts w:cs="Times New Roman"/>
          <w:i/>
          <w:iCs/>
          <w:color w:val="000000"/>
          <w:szCs w:val="24"/>
        </w:rPr>
        <w:t>Instructional Science</w:t>
      </w:r>
      <w:r w:rsidR="00C67983" w:rsidRPr="00C67983">
        <w:rPr>
          <w:rFonts w:cs="Times New Roman"/>
          <w:color w:val="000000"/>
          <w:szCs w:val="24"/>
        </w:rPr>
        <w:t xml:space="preserve">, </w:t>
      </w:r>
      <w:r w:rsidR="00C67983" w:rsidRPr="00C67983">
        <w:rPr>
          <w:rFonts w:cs="Times New Roman"/>
          <w:i/>
          <w:iCs/>
          <w:color w:val="000000"/>
          <w:szCs w:val="24"/>
        </w:rPr>
        <w:t>37</w:t>
      </w:r>
      <w:r w:rsidR="00C67983" w:rsidRPr="00C67983">
        <w:rPr>
          <w:rFonts w:cs="Times New Roman"/>
          <w:color w:val="000000"/>
          <w:szCs w:val="24"/>
        </w:rPr>
        <w:t>(2), 185–203. Retrieved from http://www.jstor.org/stable/23372788</w:t>
      </w:r>
    </w:p>
    <w:p w14:paraId="7153BAB5" w14:textId="346FC6E7" w:rsidR="006B6439" w:rsidRPr="001D37D5" w:rsidRDefault="00B67ECD" w:rsidP="00035BFB">
      <w:pPr>
        <w:spacing w:line="360" w:lineRule="auto"/>
        <w:rPr>
          <w:rFonts w:eastAsia="Times New Roman" w:cs="Times New Roman"/>
          <w:color w:val="222222"/>
          <w:shd w:val="clear" w:color="auto" w:fill="FFFFFF"/>
        </w:rPr>
      </w:pPr>
      <w:r>
        <w:rPr>
          <w:rFonts w:eastAsia="Times New Roman" w:cs="Times New Roman"/>
          <w:color w:val="222222"/>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22" w:name="_Toc391456187"/>
      <w:bookmarkStart w:id="23" w:name="_Toc401327944"/>
      <w:bookmarkEnd w:id="22"/>
      <w:r w:rsidRPr="009F3187">
        <w:lastRenderedPageBreak/>
        <w:t>Bilagor</w:t>
      </w:r>
      <w:bookmarkEnd w:id="2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4" w:name="_Toc391456188"/>
      <w:bookmarkEnd w:id="24"/>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6F348F">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6F348F">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6F348F">
        <w:rPr>
          <w:rStyle w:val="Fotnotsreferens"/>
        </w:rPr>
        <w:footnoteReference w:id="3"/>
      </w:r>
      <w:r w:rsidR="00850895">
        <w:rPr>
          <w:rFonts w:eastAsia="Times New Roman" w:cs="Times New Roman"/>
          <w:color w:val="333333"/>
        </w:rPr>
        <w:t xml:space="preserve"> (kognitiva färdigheter) för att gestalta</w:t>
      </w:r>
      <w:r w:rsidR="00850895" w:rsidRPr="006F348F">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6F348F">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6F348F">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75465594" w14:textId="1AD29F06" w:rsidR="00DD12F3"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463158B2" w14:textId="77777777" w:rsidR="00E972C5" w:rsidRDefault="00E972C5" w:rsidP="004E58AD">
      <w:pPr>
        <w:pBdr>
          <w:bottom w:val="single" w:sz="6" w:space="1" w:color="auto"/>
        </w:pBdr>
        <w:rPr>
          <w:rFonts w:cs="Times New Roman"/>
        </w:rPr>
      </w:pPr>
    </w:p>
    <w:p w14:paraId="61143BA1" w14:textId="6E247309"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1283CEB4" w14:textId="77777777" w:rsidR="003A56C6" w:rsidRPr="003A56C6" w:rsidRDefault="003A56C6" w:rsidP="003A56C6">
      <w:pPr>
        <w:jc w:val="both"/>
        <w:rPr>
          <w:rFonts w:ascii="Verdana" w:hAnsi="Verdana"/>
          <w:sz w:val="16"/>
          <w:szCs w:val="16"/>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5"/>
          <w:footerReference w:type="first" r:id="rId16"/>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521970" w:rsidRDefault="00521970">
      <w:r>
        <w:separator/>
      </w:r>
    </w:p>
  </w:endnote>
  <w:endnote w:type="continuationSeparator" w:id="0">
    <w:p w14:paraId="4F768654" w14:textId="77777777" w:rsidR="00521970" w:rsidRDefault="005219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20000287" w:usb1="00000001"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521970" w:rsidRDefault="00521970">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EndPr/>
    <w:sdtContent>
      <w:p w14:paraId="7887BB9D" w14:textId="77777777" w:rsidR="00521970" w:rsidRDefault="007F0323">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EndPr/>
    <w:sdtContent>
      <w:p w14:paraId="403C7186" w14:textId="77777777" w:rsidR="00521970" w:rsidRDefault="00521970">
        <w:pPr>
          <w:pStyle w:val="Footer1"/>
          <w:jc w:val="center"/>
        </w:pPr>
        <w:r>
          <w:fldChar w:fldCharType="begin"/>
        </w:r>
        <w:r>
          <w:instrText>PAGE</w:instrText>
        </w:r>
        <w:r>
          <w:fldChar w:fldCharType="separate"/>
        </w:r>
        <w:r w:rsidR="007F0323">
          <w:rPr>
            <w:noProof/>
          </w:rPr>
          <w:t>13</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EndPr/>
    <w:sdtContent>
      <w:p w14:paraId="3915FA6D" w14:textId="77777777" w:rsidR="00521970" w:rsidRDefault="00521970">
        <w:pPr>
          <w:pStyle w:val="Footer1"/>
          <w:jc w:val="center"/>
        </w:pPr>
        <w:r>
          <w:fldChar w:fldCharType="begin"/>
        </w:r>
        <w:r>
          <w:instrText>PAGE</w:instrText>
        </w:r>
        <w:r>
          <w:fldChar w:fldCharType="separate"/>
        </w:r>
        <w:r w:rsidR="007F0323">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521970" w:rsidRDefault="00521970">
      <w:r>
        <w:separator/>
      </w:r>
    </w:p>
  </w:footnote>
  <w:footnote w:type="continuationSeparator" w:id="0">
    <w:p w14:paraId="71DB8F98" w14:textId="77777777" w:rsidR="00521970" w:rsidRDefault="00521970">
      <w:r>
        <w:continuationSeparator/>
      </w:r>
    </w:p>
  </w:footnote>
  <w:footnote w:id="1">
    <w:p w14:paraId="5824ECF3" w14:textId="4B98B15A" w:rsidR="00521970" w:rsidRPr="003A56C6" w:rsidRDefault="00521970" w:rsidP="00CF61C4">
      <w:pPr>
        <w:pStyle w:val="Fotnotstext"/>
        <w:jc w:val="both"/>
        <w:rPr>
          <w:sz w:val="14"/>
          <w:szCs w:val="14"/>
        </w:rPr>
      </w:pPr>
      <w:r w:rsidRPr="003A56C6">
        <w:rPr>
          <w:rStyle w:val="Fotnotsreferens"/>
          <w:sz w:val="14"/>
          <w:szCs w:val="14"/>
        </w:rPr>
        <w:footnoteRef/>
      </w:r>
      <w:r w:rsidRPr="003A56C6">
        <w:rPr>
          <w:rStyle w:val="Fotnotsreferens"/>
          <w:sz w:val="14"/>
          <w:szCs w:val="14"/>
        </w:rPr>
        <w:tab/>
      </w:r>
      <w:r w:rsidRPr="003A56C6">
        <w:rPr>
          <w:sz w:val="14"/>
          <w:szCs w:val="14"/>
        </w:rPr>
        <w:t xml:space="preserve"> I intervjun förklarades det vad användargrupp är och att det motsvarar Grades förklaring av målgrupp.</w:t>
      </w:r>
    </w:p>
  </w:footnote>
  <w:footnote w:id="2">
    <w:p w14:paraId="1BA30943" w14:textId="09D063F6" w:rsidR="00521970" w:rsidRPr="003A56C6" w:rsidRDefault="00521970" w:rsidP="00CF61C4">
      <w:pPr>
        <w:pStyle w:val="Fotnotstext"/>
        <w:jc w:val="both"/>
        <w:rPr>
          <w:sz w:val="14"/>
          <w:szCs w:val="14"/>
        </w:rPr>
      </w:pPr>
      <w:r w:rsidRPr="003A56C6">
        <w:rPr>
          <w:rStyle w:val="Fotnotsreferens"/>
          <w:sz w:val="14"/>
          <w:szCs w:val="14"/>
        </w:rPr>
        <w:footnoteRef/>
      </w:r>
      <w:r w:rsidRPr="003A56C6">
        <w:rPr>
          <w:rStyle w:val="Fotnotsreferens"/>
          <w:sz w:val="14"/>
          <w:szCs w:val="14"/>
        </w:rPr>
        <w:tab/>
      </w:r>
      <w:r w:rsidRPr="003A56C6">
        <w:rPr>
          <w:sz w:val="14"/>
          <w:szCs w:val="14"/>
        </w:rPr>
        <w:t xml:space="preserve"> Frågan förklarades igen med: Att studenten kan konkretisera det dem lärt sig i kursen.</w:t>
      </w:r>
    </w:p>
  </w:footnote>
  <w:footnote w:id="3">
    <w:p w14:paraId="58A700CB" w14:textId="23707962" w:rsidR="00521970" w:rsidRPr="003A56C6" w:rsidRDefault="00521970" w:rsidP="00CF61C4">
      <w:pPr>
        <w:pStyle w:val="Fotnotstext"/>
        <w:jc w:val="both"/>
        <w:rPr>
          <w:sz w:val="14"/>
          <w:szCs w:val="14"/>
        </w:rPr>
      </w:pPr>
      <w:r w:rsidRPr="003A56C6">
        <w:rPr>
          <w:rStyle w:val="Fotnotsreferens"/>
          <w:sz w:val="14"/>
          <w:szCs w:val="14"/>
        </w:rPr>
        <w:footnoteRef/>
      </w:r>
      <w:r w:rsidRPr="003A56C6">
        <w:rPr>
          <w:rStyle w:val="Fotnotsreferens"/>
          <w:sz w:val="14"/>
          <w:szCs w:val="14"/>
        </w:rPr>
        <w:tab/>
      </w:r>
      <w:r w:rsidRPr="003A56C6">
        <w:rPr>
          <w:sz w:val="14"/>
          <w:szCs w:val="14"/>
        </w:rPr>
        <w:t xml:space="preserve"> En förklaring gjordes under intervjun av ”aktivera sinnena” med: att studenten får möjlighet att arbete själv. </w:t>
      </w:r>
    </w:p>
  </w:footnote>
  <w:footnote w:id="4">
    <w:p w14:paraId="19D64118" w14:textId="3CC49460" w:rsidR="00521970" w:rsidRPr="003A56C6" w:rsidRDefault="00521970" w:rsidP="00CF61C4">
      <w:pPr>
        <w:pStyle w:val="Fotnotstext"/>
        <w:jc w:val="both"/>
        <w:rPr>
          <w:sz w:val="14"/>
          <w:szCs w:val="14"/>
        </w:rPr>
      </w:pPr>
      <w:r w:rsidRPr="003A56C6">
        <w:rPr>
          <w:rStyle w:val="Fotnotsreferens"/>
          <w:sz w:val="14"/>
          <w:szCs w:val="14"/>
        </w:rPr>
        <w:footnoteRef/>
      </w:r>
      <w:r w:rsidRPr="003A56C6">
        <w:rPr>
          <w:rStyle w:val="Fotnotsreferens"/>
          <w:sz w:val="14"/>
          <w:szCs w:val="14"/>
        </w:rPr>
        <w:tab/>
      </w:r>
      <w:r w:rsidRPr="003A56C6">
        <w:rPr>
          <w:sz w:val="14"/>
          <w:szCs w:val="14"/>
        </w:rPr>
        <w:t xml:space="preserve"> Ordförklaring av ”gestalta” under intervjun: att det framställa och inlärda materialet ska fastna hos studenten.</w:t>
      </w:r>
    </w:p>
  </w:footnote>
  <w:footnote w:id="5">
    <w:p w14:paraId="4B8BE4EC" w14:textId="45E020D9" w:rsidR="00521970" w:rsidRPr="003A56C6" w:rsidRDefault="00521970" w:rsidP="00CF61C4">
      <w:pPr>
        <w:pStyle w:val="Fotnotstext"/>
        <w:jc w:val="both"/>
        <w:rPr>
          <w:sz w:val="14"/>
          <w:szCs w:val="14"/>
        </w:rPr>
      </w:pPr>
      <w:r w:rsidRPr="003A56C6">
        <w:rPr>
          <w:rStyle w:val="Fotnotsreferens"/>
          <w:sz w:val="14"/>
          <w:szCs w:val="14"/>
        </w:rPr>
        <w:footnoteRef/>
      </w:r>
      <w:r w:rsidRPr="003A56C6">
        <w:rPr>
          <w:rStyle w:val="Fotnotsreferens"/>
          <w:sz w:val="14"/>
          <w:szCs w:val="14"/>
        </w:rPr>
        <w:tab/>
      </w:r>
      <w:r w:rsidRPr="003A56C6">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78B3807B" w:rsidR="00521970" w:rsidRDefault="00521970" w:rsidP="00CF61C4">
      <w:pPr>
        <w:pStyle w:val="Fotnotstext"/>
        <w:jc w:val="both"/>
      </w:pPr>
      <w:r w:rsidRPr="003A56C6">
        <w:rPr>
          <w:rStyle w:val="Fotnotsreferens"/>
          <w:sz w:val="14"/>
          <w:szCs w:val="14"/>
        </w:rPr>
        <w:footnoteRef/>
      </w:r>
      <w:r w:rsidRPr="003A56C6">
        <w:rPr>
          <w:rStyle w:val="Fotnotsreferens"/>
          <w:sz w:val="14"/>
          <w:szCs w:val="14"/>
        </w:rPr>
        <w:tab/>
      </w:r>
      <w:r w:rsidRPr="003A56C6">
        <w:rPr>
          <w:sz w:val="14"/>
          <w:szCs w:val="14"/>
        </w:rPr>
        <w:t xml:space="preserve"> En förklaring gjordes av ”övning och granskning” med: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C0F0D"/>
    <w:rsid w:val="000C13C1"/>
    <w:rsid w:val="000C1C09"/>
    <w:rsid w:val="000C1D43"/>
    <w:rsid w:val="000C29D9"/>
    <w:rsid w:val="000C56DF"/>
    <w:rsid w:val="000D34D5"/>
    <w:rsid w:val="000D6D84"/>
    <w:rsid w:val="000E09E7"/>
    <w:rsid w:val="000E3605"/>
    <w:rsid w:val="000F0251"/>
    <w:rsid w:val="000F0C86"/>
    <w:rsid w:val="000F257E"/>
    <w:rsid w:val="000F49A5"/>
    <w:rsid w:val="0010000F"/>
    <w:rsid w:val="001004DB"/>
    <w:rsid w:val="001017ED"/>
    <w:rsid w:val="00103740"/>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125BE"/>
    <w:rsid w:val="00213CE1"/>
    <w:rsid w:val="00213FB2"/>
    <w:rsid w:val="00214F7B"/>
    <w:rsid w:val="00216DDF"/>
    <w:rsid w:val="00217276"/>
    <w:rsid w:val="00227C61"/>
    <w:rsid w:val="00231746"/>
    <w:rsid w:val="00233434"/>
    <w:rsid w:val="00234C76"/>
    <w:rsid w:val="0023519E"/>
    <w:rsid w:val="00235307"/>
    <w:rsid w:val="00235908"/>
    <w:rsid w:val="00242648"/>
    <w:rsid w:val="002427A4"/>
    <w:rsid w:val="002435CA"/>
    <w:rsid w:val="002464E9"/>
    <w:rsid w:val="002468FE"/>
    <w:rsid w:val="00253BB6"/>
    <w:rsid w:val="00257CB5"/>
    <w:rsid w:val="00257DD5"/>
    <w:rsid w:val="00262ADC"/>
    <w:rsid w:val="00265FDF"/>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35B04"/>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3459"/>
    <w:rsid w:val="00503EE6"/>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2977"/>
    <w:rsid w:val="005E1416"/>
    <w:rsid w:val="005E268B"/>
    <w:rsid w:val="005E3C6F"/>
    <w:rsid w:val="005E7AB1"/>
    <w:rsid w:val="005F02AD"/>
    <w:rsid w:val="005F2B94"/>
    <w:rsid w:val="005F4614"/>
    <w:rsid w:val="005F76A4"/>
    <w:rsid w:val="006003A4"/>
    <w:rsid w:val="006072FF"/>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5F93"/>
    <w:rsid w:val="006A08E7"/>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13E2"/>
    <w:rsid w:val="00790CF0"/>
    <w:rsid w:val="00791D4B"/>
    <w:rsid w:val="0079274D"/>
    <w:rsid w:val="00795CC9"/>
    <w:rsid w:val="00796E42"/>
    <w:rsid w:val="007A180F"/>
    <w:rsid w:val="007A181F"/>
    <w:rsid w:val="007B0B4F"/>
    <w:rsid w:val="007B22BB"/>
    <w:rsid w:val="007B2AC7"/>
    <w:rsid w:val="007C00B3"/>
    <w:rsid w:val="007C15AA"/>
    <w:rsid w:val="007C1638"/>
    <w:rsid w:val="007C2E9F"/>
    <w:rsid w:val="007C3EE4"/>
    <w:rsid w:val="007C474C"/>
    <w:rsid w:val="007C5578"/>
    <w:rsid w:val="007C7515"/>
    <w:rsid w:val="007C75AC"/>
    <w:rsid w:val="007D7DFC"/>
    <w:rsid w:val="007E24A5"/>
    <w:rsid w:val="007F0323"/>
    <w:rsid w:val="007F11CF"/>
    <w:rsid w:val="007F35F0"/>
    <w:rsid w:val="007F5594"/>
    <w:rsid w:val="007F5A31"/>
    <w:rsid w:val="007F6CEC"/>
    <w:rsid w:val="0080525B"/>
    <w:rsid w:val="00806CE6"/>
    <w:rsid w:val="00811153"/>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A06D0"/>
    <w:rsid w:val="008A16A6"/>
    <w:rsid w:val="008A4F8B"/>
    <w:rsid w:val="008A57EE"/>
    <w:rsid w:val="008A6219"/>
    <w:rsid w:val="008A67A7"/>
    <w:rsid w:val="008A6C94"/>
    <w:rsid w:val="008B04F7"/>
    <w:rsid w:val="008C3521"/>
    <w:rsid w:val="008D01A7"/>
    <w:rsid w:val="008D24BF"/>
    <w:rsid w:val="008D2988"/>
    <w:rsid w:val="008E34C7"/>
    <w:rsid w:val="008E5FFE"/>
    <w:rsid w:val="008E6459"/>
    <w:rsid w:val="008E6FE9"/>
    <w:rsid w:val="008E73AE"/>
    <w:rsid w:val="00902178"/>
    <w:rsid w:val="00902AF6"/>
    <w:rsid w:val="00902C81"/>
    <w:rsid w:val="00904282"/>
    <w:rsid w:val="00905DB0"/>
    <w:rsid w:val="00907F5F"/>
    <w:rsid w:val="009102A7"/>
    <w:rsid w:val="00912ED7"/>
    <w:rsid w:val="0091477A"/>
    <w:rsid w:val="00915D89"/>
    <w:rsid w:val="009306F9"/>
    <w:rsid w:val="0093589A"/>
    <w:rsid w:val="009367D6"/>
    <w:rsid w:val="00937404"/>
    <w:rsid w:val="009411BD"/>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4248"/>
    <w:rsid w:val="009853E3"/>
    <w:rsid w:val="00985604"/>
    <w:rsid w:val="00992BD5"/>
    <w:rsid w:val="009A0EF4"/>
    <w:rsid w:val="009A1F30"/>
    <w:rsid w:val="009A5435"/>
    <w:rsid w:val="009B2638"/>
    <w:rsid w:val="009B5FD4"/>
    <w:rsid w:val="009C0163"/>
    <w:rsid w:val="009C63F0"/>
    <w:rsid w:val="009D10D5"/>
    <w:rsid w:val="009D7788"/>
    <w:rsid w:val="009D7AA6"/>
    <w:rsid w:val="009D7B5B"/>
    <w:rsid w:val="009E28C0"/>
    <w:rsid w:val="009F1170"/>
    <w:rsid w:val="009F2935"/>
    <w:rsid w:val="009F3187"/>
    <w:rsid w:val="009F664E"/>
    <w:rsid w:val="00A04460"/>
    <w:rsid w:val="00A06326"/>
    <w:rsid w:val="00A06A89"/>
    <w:rsid w:val="00A10B06"/>
    <w:rsid w:val="00A11197"/>
    <w:rsid w:val="00A11DD2"/>
    <w:rsid w:val="00A16318"/>
    <w:rsid w:val="00A17D89"/>
    <w:rsid w:val="00A2390B"/>
    <w:rsid w:val="00A31199"/>
    <w:rsid w:val="00A44A23"/>
    <w:rsid w:val="00A46B98"/>
    <w:rsid w:val="00A53F62"/>
    <w:rsid w:val="00A54A9F"/>
    <w:rsid w:val="00A62911"/>
    <w:rsid w:val="00A63576"/>
    <w:rsid w:val="00A63C4E"/>
    <w:rsid w:val="00A65FFF"/>
    <w:rsid w:val="00A66750"/>
    <w:rsid w:val="00A7085E"/>
    <w:rsid w:val="00A713D9"/>
    <w:rsid w:val="00A74157"/>
    <w:rsid w:val="00A76A46"/>
    <w:rsid w:val="00A80803"/>
    <w:rsid w:val="00A81DE8"/>
    <w:rsid w:val="00A835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E48F8"/>
    <w:rsid w:val="00AE5BA4"/>
    <w:rsid w:val="00AF577B"/>
    <w:rsid w:val="00AF601B"/>
    <w:rsid w:val="00B04C77"/>
    <w:rsid w:val="00B06ECC"/>
    <w:rsid w:val="00B1197D"/>
    <w:rsid w:val="00B17BFA"/>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7649"/>
    <w:rsid w:val="00B67ECD"/>
    <w:rsid w:val="00B73674"/>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5132"/>
    <w:rsid w:val="00BE2E0E"/>
    <w:rsid w:val="00BE4185"/>
    <w:rsid w:val="00BF2EDC"/>
    <w:rsid w:val="00C00002"/>
    <w:rsid w:val="00C05B0F"/>
    <w:rsid w:val="00C153C6"/>
    <w:rsid w:val="00C240AD"/>
    <w:rsid w:val="00C27B26"/>
    <w:rsid w:val="00C27CAF"/>
    <w:rsid w:val="00C363DF"/>
    <w:rsid w:val="00C37647"/>
    <w:rsid w:val="00C409E3"/>
    <w:rsid w:val="00C42A9D"/>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76EE"/>
    <w:rsid w:val="00CA160B"/>
    <w:rsid w:val="00CA1731"/>
    <w:rsid w:val="00CA2D4A"/>
    <w:rsid w:val="00CA3AE8"/>
    <w:rsid w:val="00CA3E3D"/>
    <w:rsid w:val="00CB107E"/>
    <w:rsid w:val="00CB3D1B"/>
    <w:rsid w:val="00CB4A5E"/>
    <w:rsid w:val="00CB4C73"/>
    <w:rsid w:val="00CB6D9D"/>
    <w:rsid w:val="00CC5E28"/>
    <w:rsid w:val="00CD0280"/>
    <w:rsid w:val="00CD3BE4"/>
    <w:rsid w:val="00CD3F49"/>
    <w:rsid w:val="00CE004E"/>
    <w:rsid w:val="00CE0862"/>
    <w:rsid w:val="00CE6BAB"/>
    <w:rsid w:val="00CF008C"/>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4B3C"/>
    <w:rsid w:val="00E44C61"/>
    <w:rsid w:val="00E4797E"/>
    <w:rsid w:val="00E53EBC"/>
    <w:rsid w:val="00E54387"/>
    <w:rsid w:val="00E55F01"/>
    <w:rsid w:val="00E569AA"/>
    <w:rsid w:val="00E56D30"/>
    <w:rsid w:val="00E57FE7"/>
    <w:rsid w:val="00E604B2"/>
    <w:rsid w:val="00E60ACF"/>
    <w:rsid w:val="00E64381"/>
    <w:rsid w:val="00E70FC4"/>
    <w:rsid w:val="00E7141B"/>
    <w:rsid w:val="00E72EF5"/>
    <w:rsid w:val="00E75C4C"/>
    <w:rsid w:val="00E8369E"/>
    <w:rsid w:val="00E8385A"/>
    <w:rsid w:val="00E83E99"/>
    <w:rsid w:val="00E86D52"/>
    <w:rsid w:val="00E91509"/>
    <w:rsid w:val="00E972C5"/>
    <w:rsid w:val="00E97FC1"/>
    <w:rsid w:val="00EA1899"/>
    <w:rsid w:val="00EA7A8A"/>
    <w:rsid w:val="00EB1E68"/>
    <w:rsid w:val="00EB3A4E"/>
    <w:rsid w:val="00EB4251"/>
    <w:rsid w:val="00EB433D"/>
    <w:rsid w:val="00EC4C26"/>
    <w:rsid w:val="00ED3A56"/>
    <w:rsid w:val="00ED733F"/>
    <w:rsid w:val="00ED77BB"/>
    <w:rsid w:val="00EE3EDE"/>
    <w:rsid w:val="00EE400D"/>
    <w:rsid w:val="00EE7E1E"/>
    <w:rsid w:val="00EF56C7"/>
    <w:rsid w:val="00F01E86"/>
    <w:rsid w:val="00F10A47"/>
    <w:rsid w:val="00F1559D"/>
    <w:rsid w:val="00F16CB6"/>
    <w:rsid w:val="00F1711B"/>
    <w:rsid w:val="00F209A9"/>
    <w:rsid w:val="00F24A19"/>
    <w:rsid w:val="00F36A1A"/>
    <w:rsid w:val="00F36D89"/>
    <w:rsid w:val="00F400E0"/>
    <w:rsid w:val="00F43731"/>
    <w:rsid w:val="00F4438A"/>
    <w:rsid w:val="00F5225C"/>
    <w:rsid w:val="00F557F1"/>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B3E6B"/>
    <w:rsid w:val="00FB7215"/>
    <w:rsid w:val="00FB77D5"/>
    <w:rsid w:val="00FC2E6B"/>
    <w:rsid w:val="00FD48CF"/>
    <w:rsid w:val="00FD5664"/>
    <w:rsid w:val="00FE034F"/>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1027649D-F3C4-2847-9B42-E8945DC63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11532</Words>
  <Characters>61121</Characters>
  <Application>Microsoft Macintosh Word</Application>
  <DocSecurity>0</DocSecurity>
  <Lines>509</Lines>
  <Paragraphs>145</Paragraphs>
  <ScaleCrop>false</ScaleCrop>
  <Company>Stockholms universitetsbibliotek</Company>
  <LinksUpToDate>false</LinksUpToDate>
  <CharactersWithSpaces>725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cp:revision>
  <cp:lastPrinted>2018-10-21T11:07:00Z</cp:lastPrinted>
  <dcterms:created xsi:type="dcterms:W3CDTF">2018-10-21T11:07:00Z</dcterms:created>
  <dcterms:modified xsi:type="dcterms:W3CDTF">2018-10-21T11:1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